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48939295" w:displacedByCustomXml="next"/>
    <w:sdt>
      <w:sdtPr>
        <w:rPr>
          <w:rFonts w:eastAsiaTheme="minorHAnsi" w:cstheme="minorBidi"/>
          <w:b w:val="0"/>
          <w:caps w:val="0"/>
          <w:color w:val="auto"/>
          <w:sz w:val="24"/>
          <w:szCs w:val="22"/>
        </w:rPr>
        <w:id w:val="180939332"/>
        <w:docPartObj>
          <w:docPartGallery w:val="Table of Contents"/>
          <w:docPartUnique/>
        </w:docPartObj>
      </w:sdtPr>
      <w:sdtEndPr>
        <w:rPr>
          <w:bCs/>
          <w:noProof/>
        </w:rPr>
      </w:sdtEndPr>
      <w:sdtContent>
        <w:p w14:paraId="78D87AA4" w14:textId="05C028D5" w:rsidR="00F76D08" w:rsidRDefault="00F76D08" w:rsidP="00F76D08">
          <w:pPr>
            <w:pStyle w:val="Heading1"/>
          </w:pPr>
          <w:r>
            <w:t>Table of Contents</w:t>
          </w:r>
          <w:bookmarkEnd w:id="0"/>
        </w:p>
        <w:p w14:paraId="4849A2E2" w14:textId="7F8ED0BF" w:rsidR="007E3481" w:rsidRDefault="00F76D08">
          <w:pPr>
            <w:pStyle w:val="TOC1"/>
            <w:tabs>
              <w:tab w:val="right" w:leader="dot" w:pos="9016"/>
            </w:tabs>
            <w:rPr>
              <w:rFonts w:asciiTheme="minorHAnsi" w:eastAsiaTheme="minorEastAsia" w:hAnsiTheme="minorHAnsi"/>
              <w:noProof/>
              <w:sz w:val="22"/>
              <w:lang w:eastAsia="en-IN"/>
            </w:rPr>
          </w:pPr>
          <w:r>
            <w:fldChar w:fldCharType="begin"/>
          </w:r>
          <w:r>
            <w:instrText xml:space="preserve"> TOC \o "1-3" \h \z \u </w:instrText>
          </w:r>
          <w:r>
            <w:fldChar w:fldCharType="separate"/>
          </w:r>
          <w:hyperlink w:anchor="_Toc48939295" w:history="1">
            <w:r w:rsidR="007E3481" w:rsidRPr="00E44626">
              <w:rPr>
                <w:rStyle w:val="Hyperlink"/>
                <w:noProof/>
              </w:rPr>
              <w:t>Table of Contents</w:t>
            </w:r>
            <w:r w:rsidR="007E3481">
              <w:rPr>
                <w:noProof/>
                <w:webHidden/>
              </w:rPr>
              <w:tab/>
            </w:r>
            <w:r w:rsidR="007E3481">
              <w:rPr>
                <w:noProof/>
                <w:webHidden/>
              </w:rPr>
              <w:fldChar w:fldCharType="begin"/>
            </w:r>
            <w:r w:rsidR="007E3481">
              <w:rPr>
                <w:noProof/>
                <w:webHidden/>
              </w:rPr>
              <w:instrText xml:space="preserve"> PAGEREF _Toc48939295 \h </w:instrText>
            </w:r>
            <w:r w:rsidR="007E3481">
              <w:rPr>
                <w:noProof/>
                <w:webHidden/>
              </w:rPr>
            </w:r>
            <w:r w:rsidR="007E3481">
              <w:rPr>
                <w:noProof/>
                <w:webHidden/>
              </w:rPr>
              <w:fldChar w:fldCharType="separate"/>
            </w:r>
            <w:r w:rsidR="007C4AC6">
              <w:rPr>
                <w:noProof/>
                <w:webHidden/>
              </w:rPr>
              <w:t>1</w:t>
            </w:r>
            <w:r w:rsidR="007E3481">
              <w:rPr>
                <w:noProof/>
                <w:webHidden/>
              </w:rPr>
              <w:fldChar w:fldCharType="end"/>
            </w:r>
          </w:hyperlink>
        </w:p>
        <w:p w14:paraId="4BFA82CE" w14:textId="09D6A17C" w:rsidR="007E3481" w:rsidRDefault="00E72EBA">
          <w:pPr>
            <w:pStyle w:val="TOC1"/>
            <w:tabs>
              <w:tab w:val="right" w:leader="dot" w:pos="9016"/>
            </w:tabs>
            <w:rPr>
              <w:rFonts w:asciiTheme="minorHAnsi" w:eastAsiaTheme="minorEastAsia" w:hAnsiTheme="minorHAnsi"/>
              <w:noProof/>
              <w:sz w:val="22"/>
              <w:lang w:eastAsia="en-IN"/>
            </w:rPr>
          </w:pPr>
          <w:hyperlink w:anchor="_Toc48939296" w:history="1">
            <w:r w:rsidR="007E3481" w:rsidRPr="00E44626">
              <w:rPr>
                <w:rStyle w:val="Hyperlink"/>
                <w:noProof/>
                <w:lang w:val="en-US"/>
              </w:rPr>
              <w:t>CHAPTER 1: Introduction</w:t>
            </w:r>
            <w:r w:rsidR="007E3481">
              <w:rPr>
                <w:noProof/>
                <w:webHidden/>
              </w:rPr>
              <w:tab/>
            </w:r>
            <w:r w:rsidR="007E3481">
              <w:rPr>
                <w:noProof/>
                <w:webHidden/>
              </w:rPr>
              <w:fldChar w:fldCharType="begin"/>
            </w:r>
            <w:r w:rsidR="007E3481">
              <w:rPr>
                <w:noProof/>
                <w:webHidden/>
              </w:rPr>
              <w:instrText xml:space="preserve"> PAGEREF _Toc48939296 \h </w:instrText>
            </w:r>
            <w:r w:rsidR="007E3481">
              <w:rPr>
                <w:noProof/>
                <w:webHidden/>
              </w:rPr>
            </w:r>
            <w:r w:rsidR="007E3481">
              <w:rPr>
                <w:noProof/>
                <w:webHidden/>
              </w:rPr>
              <w:fldChar w:fldCharType="separate"/>
            </w:r>
            <w:r w:rsidR="007C4AC6">
              <w:rPr>
                <w:noProof/>
                <w:webHidden/>
              </w:rPr>
              <w:t>2</w:t>
            </w:r>
            <w:r w:rsidR="007E3481">
              <w:rPr>
                <w:noProof/>
                <w:webHidden/>
              </w:rPr>
              <w:fldChar w:fldCharType="end"/>
            </w:r>
          </w:hyperlink>
        </w:p>
        <w:p w14:paraId="6478F658" w14:textId="65C94BC8" w:rsidR="007E3481" w:rsidRDefault="00E72EBA">
          <w:pPr>
            <w:pStyle w:val="TOC2"/>
            <w:tabs>
              <w:tab w:val="left" w:pos="880"/>
              <w:tab w:val="right" w:leader="dot" w:pos="9016"/>
            </w:tabs>
            <w:rPr>
              <w:rFonts w:asciiTheme="minorHAnsi" w:eastAsiaTheme="minorEastAsia" w:hAnsiTheme="minorHAnsi"/>
              <w:noProof/>
              <w:sz w:val="22"/>
              <w:lang w:eastAsia="en-IN"/>
            </w:rPr>
          </w:pPr>
          <w:hyperlink w:anchor="_Toc48939297" w:history="1">
            <w:r w:rsidR="007E3481" w:rsidRPr="00E44626">
              <w:rPr>
                <w:rStyle w:val="Hyperlink"/>
                <w:noProof/>
                <w:lang w:val="en-US"/>
              </w:rPr>
              <w:t>1.1</w:t>
            </w:r>
            <w:r w:rsidR="007E3481">
              <w:rPr>
                <w:rFonts w:asciiTheme="minorHAnsi" w:eastAsiaTheme="minorEastAsia" w:hAnsiTheme="minorHAnsi"/>
                <w:noProof/>
                <w:sz w:val="22"/>
                <w:lang w:eastAsia="en-IN"/>
              </w:rPr>
              <w:tab/>
            </w:r>
            <w:r w:rsidR="007E3481" w:rsidRPr="00E44626">
              <w:rPr>
                <w:rStyle w:val="Hyperlink"/>
                <w:noProof/>
                <w:lang w:val="en-US"/>
              </w:rPr>
              <w:t>Conventional Approach</w:t>
            </w:r>
            <w:r w:rsidR="007E3481">
              <w:rPr>
                <w:noProof/>
                <w:webHidden/>
              </w:rPr>
              <w:tab/>
            </w:r>
            <w:r w:rsidR="007E3481">
              <w:rPr>
                <w:noProof/>
                <w:webHidden/>
              </w:rPr>
              <w:fldChar w:fldCharType="begin"/>
            </w:r>
            <w:r w:rsidR="007E3481">
              <w:rPr>
                <w:noProof/>
                <w:webHidden/>
              </w:rPr>
              <w:instrText xml:space="preserve"> PAGEREF _Toc48939297 \h </w:instrText>
            </w:r>
            <w:r w:rsidR="007E3481">
              <w:rPr>
                <w:noProof/>
                <w:webHidden/>
              </w:rPr>
            </w:r>
            <w:r w:rsidR="007E3481">
              <w:rPr>
                <w:noProof/>
                <w:webHidden/>
              </w:rPr>
              <w:fldChar w:fldCharType="separate"/>
            </w:r>
            <w:r w:rsidR="007C4AC6">
              <w:rPr>
                <w:noProof/>
                <w:webHidden/>
              </w:rPr>
              <w:t>2</w:t>
            </w:r>
            <w:r w:rsidR="007E3481">
              <w:rPr>
                <w:noProof/>
                <w:webHidden/>
              </w:rPr>
              <w:fldChar w:fldCharType="end"/>
            </w:r>
          </w:hyperlink>
        </w:p>
        <w:p w14:paraId="0F8F8230" w14:textId="56CB472E" w:rsidR="007E3481" w:rsidRDefault="00E72EBA">
          <w:pPr>
            <w:pStyle w:val="TOC2"/>
            <w:tabs>
              <w:tab w:val="left" w:pos="880"/>
              <w:tab w:val="right" w:leader="dot" w:pos="9016"/>
            </w:tabs>
            <w:rPr>
              <w:rFonts w:asciiTheme="minorHAnsi" w:eastAsiaTheme="minorEastAsia" w:hAnsiTheme="minorHAnsi"/>
              <w:noProof/>
              <w:sz w:val="22"/>
              <w:lang w:eastAsia="en-IN"/>
            </w:rPr>
          </w:pPr>
          <w:hyperlink w:anchor="_Toc48939298" w:history="1">
            <w:r w:rsidR="007E3481" w:rsidRPr="00E44626">
              <w:rPr>
                <w:rStyle w:val="Hyperlink"/>
                <w:noProof/>
                <w:lang w:val="en-US"/>
              </w:rPr>
              <w:t>1.2</w:t>
            </w:r>
            <w:r w:rsidR="007E3481">
              <w:rPr>
                <w:rFonts w:asciiTheme="minorHAnsi" w:eastAsiaTheme="minorEastAsia" w:hAnsiTheme="minorHAnsi"/>
                <w:noProof/>
                <w:sz w:val="22"/>
                <w:lang w:eastAsia="en-IN"/>
              </w:rPr>
              <w:tab/>
            </w:r>
            <w:r w:rsidR="007E3481" w:rsidRPr="00E44626">
              <w:rPr>
                <w:rStyle w:val="Hyperlink"/>
                <w:noProof/>
                <w:lang w:val="en-US"/>
              </w:rPr>
              <w:t>Single Page Applications &amp; AJAX</w:t>
            </w:r>
            <w:r w:rsidR="007E3481">
              <w:rPr>
                <w:noProof/>
                <w:webHidden/>
              </w:rPr>
              <w:tab/>
            </w:r>
            <w:r w:rsidR="007E3481">
              <w:rPr>
                <w:noProof/>
                <w:webHidden/>
              </w:rPr>
              <w:fldChar w:fldCharType="begin"/>
            </w:r>
            <w:r w:rsidR="007E3481">
              <w:rPr>
                <w:noProof/>
                <w:webHidden/>
              </w:rPr>
              <w:instrText xml:space="preserve"> PAGEREF _Toc48939298 \h </w:instrText>
            </w:r>
            <w:r w:rsidR="007E3481">
              <w:rPr>
                <w:noProof/>
                <w:webHidden/>
              </w:rPr>
            </w:r>
            <w:r w:rsidR="007E3481">
              <w:rPr>
                <w:noProof/>
                <w:webHidden/>
              </w:rPr>
              <w:fldChar w:fldCharType="separate"/>
            </w:r>
            <w:r w:rsidR="007C4AC6">
              <w:rPr>
                <w:noProof/>
                <w:webHidden/>
              </w:rPr>
              <w:t>2</w:t>
            </w:r>
            <w:r w:rsidR="007E3481">
              <w:rPr>
                <w:noProof/>
                <w:webHidden/>
              </w:rPr>
              <w:fldChar w:fldCharType="end"/>
            </w:r>
          </w:hyperlink>
        </w:p>
        <w:p w14:paraId="0F82145A" w14:textId="1256AE96" w:rsidR="007E3481" w:rsidRDefault="00E72EBA">
          <w:pPr>
            <w:pStyle w:val="TOC2"/>
            <w:tabs>
              <w:tab w:val="left" w:pos="880"/>
              <w:tab w:val="right" w:leader="dot" w:pos="9016"/>
            </w:tabs>
            <w:rPr>
              <w:rFonts w:asciiTheme="minorHAnsi" w:eastAsiaTheme="minorEastAsia" w:hAnsiTheme="minorHAnsi"/>
              <w:noProof/>
              <w:sz w:val="22"/>
              <w:lang w:eastAsia="en-IN"/>
            </w:rPr>
          </w:pPr>
          <w:hyperlink w:anchor="_Toc48939299" w:history="1">
            <w:r w:rsidR="007E3481" w:rsidRPr="00E44626">
              <w:rPr>
                <w:rStyle w:val="Hyperlink"/>
                <w:noProof/>
                <w:lang w:val="en-US"/>
              </w:rPr>
              <w:t>1.3</w:t>
            </w:r>
            <w:r w:rsidR="007E3481">
              <w:rPr>
                <w:rFonts w:asciiTheme="minorHAnsi" w:eastAsiaTheme="minorEastAsia" w:hAnsiTheme="minorHAnsi"/>
                <w:noProof/>
                <w:sz w:val="22"/>
                <w:lang w:eastAsia="en-IN"/>
              </w:rPr>
              <w:tab/>
            </w:r>
            <w:r w:rsidR="007E3481" w:rsidRPr="00E44626">
              <w:rPr>
                <w:rStyle w:val="Hyperlink"/>
                <w:noProof/>
                <w:lang w:val="en-US"/>
              </w:rPr>
              <w:t>JavaScript Frameworks</w:t>
            </w:r>
            <w:r w:rsidR="007E3481">
              <w:rPr>
                <w:noProof/>
                <w:webHidden/>
              </w:rPr>
              <w:tab/>
            </w:r>
            <w:r w:rsidR="007E3481">
              <w:rPr>
                <w:noProof/>
                <w:webHidden/>
              </w:rPr>
              <w:fldChar w:fldCharType="begin"/>
            </w:r>
            <w:r w:rsidR="007E3481">
              <w:rPr>
                <w:noProof/>
                <w:webHidden/>
              </w:rPr>
              <w:instrText xml:space="preserve"> PAGEREF _Toc48939299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0C537AEB" w14:textId="67A1A1F3" w:rsidR="007E3481" w:rsidRDefault="00E72EBA">
          <w:pPr>
            <w:pStyle w:val="TOC2"/>
            <w:tabs>
              <w:tab w:val="right" w:leader="dot" w:pos="9016"/>
            </w:tabs>
            <w:rPr>
              <w:rFonts w:asciiTheme="minorHAnsi" w:eastAsiaTheme="minorEastAsia" w:hAnsiTheme="minorHAnsi"/>
              <w:noProof/>
              <w:sz w:val="22"/>
              <w:lang w:eastAsia="en-IN"/>
            </w:rPr>
          </w:pPr>
          <w:hyperlink w:anchor="_Toc48939300" w:history="1">
            <w:r w:rsidR="007E3481" w:rsidRPr="00E44626">
              <w:rPr>
                <w:rStyle w:val="Hyperlink"/>
                <w:noProof/>
              </w:rPr>
              <w:t xml:space="preserve">1.4 </w:t>
            </w:r>
            <w:r w:rsidR="007E3481">
              <w:rPr>
                <w:rStyle w:val="Hyperlink"/>
                <w:noProof/>
              </w:rPr>
              <w:t xml:space="preserve">     </w:t>
            </w:r>
            <w:r w:rsidR="007E3481" w:rsidRPr="00E44626">
              <w:rPr>
                <w:rStyle w:val="Hyperlink"/>
                <w:noProof/>
              </w:rPr>
              <w:t>Rationale</w:t>
            </w:r>
            <w:r w:rsidR="007E3481">
              <w:rPr>
                <w:noProof/>
                <w:webHidden/>
              </w:rPr>
              <w:tab/>
            </w:r>
            <w:r w:rsidR="007E3481">
              <w:rPr>
                <w:noProof/>
                <w:webHidden/>
              </w:rPr>
              <w:fldChar w:fldCharType="begin"/>
            </w:r>
            <w:r w:rsidR="007E3481">
              <w:rPr>
                <w:noProof/>
                <w:webHidden/>
              </w:rPr>
              <w:instrText xml:space="preserve"> PAGEREF _Toc48939300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799F4204" w14:textId="22B5A9CE" w:rsidR="007E3481" w:rsidRDefault="00E72EBA">
          <w:pPr>
            <w:pStyle w:val="TOC2"/>
            <w:tabs>
              <w:tab w:val="left" w:pos="880"/>
              <w:tab w:val="right" w:leader="dot" w:pos="9016"/>
            </w:tabs>
            <w:rPr>
              <w:rFonts w:asciiTheme="minorHAnsi" w:eastAsiaTheme="minorEastAsia" w:hAnsiTheme="minorHAnsi"/>
              <w:noProof/>
              <w:sz w:val="22"/>
              <w:lang w:eastAsia="en-IN"/>
            </w:rPr>
          </w:pPr>
          <w:hyperlink w:anchor="_Toc48939301" w:history="1">
            <w:r w:rsidR="007E3481" w:rsidRPr="00E44626">
              <w:rPr>
                <w:rStyle w:val="Hyperlink"/>
                <w:noProof/>
                <w:lang w:val="en-US"/>
              </w:rPr>
              <w:t>1.5</w:t>
            </w:r>
            <w:r w:rsidR="007E3481">
              <w:rPr>
                <w:rFonts w:asciiTheme="minorHAnsi" w:eastAsiaTheme="minorEastAsia" w:hAnsiTheme="minorHAnsi"/>
                <w:noProof/>
                <w:sz w:val="22"/>
                <w:lang w:eastAsia="en-IN"/>
              </w:rPr>
              <w:tab/>
            </w:r>
            <w:r w:rsidR="007E3481" w:rsidRPr="00E44626">
              <w:rPr>
                <w:rStyle w:val="Hyperlink"/>
                <w:noProof/>
                <w:lang w:val="en-US"/>
              </w:rPr>
              <w:t>Research Question</w:t>
            </w:r>
            <w:r w:rsidR="007E3481">
              <w:rPr>
                <w:noProof/>
                <w:webHidden/>
              </w:rPr>
              <w:tab/>
            </w:r>
            <w:r w:rsidR="007E3481">
              <w:rPr>
                <w:noProof/>
                <w:webHidden/>
              </w:rPr>
              <w:fldChar w:fldCharType="begin"/>
            </w:r>
            <w:r w:rsidR="007E3481">
              <w:rPr>
                <w:noProof/>
                <w:webHidden/>
              </w:rPr>
              <w:instrText xml:space="preserve"> PAGEREF _Toc48939301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6DB47994" w14:textId="6B049B6F" w:rsidR="007E3481" w:rsidRDefault="00E72EBA">
          <w:pPr>
            <w:pStyle w:val="TOC2"/>
            <w:tabs>
              <w:tab w:val="left" w:pos="880"/>
              <w:tab w:val="right" w:leader="dot" w:pos="9016"/>
            </w:tabs>
            <w:rPr>
              <w:rFonts w:asciiTheme="minorHAnsi" w:eastAsiaTheme="minorEastAsia" w:hAnsiTheme="minorHAnsi"/>
              <w:noProof/>
              <w:sz w:val="22"/>
              <w:lang w:eastAsia="en-IN"/>
            </w:rPr>
          </w:pPr>
          <w:hyperlink w:anchor="_Toc48939302" w:history="1">
            <w:r w:rsidR="007E3481" w:rsidRPr="00E44626">
              <w:rPr>
                <w:rStyle w:val="Hyperlink"/>
                <w:noProof/>
                <w:lang w:val="en-US"/>
              </w:rPr>
              <w:t>1.6</w:t>
            </w:r>
            <w:r w:rsidR="007E3481">
              <w:rPr>
                <w:rFonts w:asciiTheme="minorHAnsi" w:eastAsiaTheme="minorEastAsia" w:hAnsiTheme="minorHAnsi"/>
                <w:noProof/>
                <w:sz w:val="22"/>
                <w:lang w:eastAsia="en-IN"/>
              </w:rPr>
              <w:tab/>
            </w:r>
            <w:r w:rsidR="007E3481" w:rsidRPr="00E44626">
              <w:rPr>
                <w:rStyle w:val="Hyperlink"/>
                <w:noProof/>
                <w:lang w:val="en-US"/>
              </w:rPr>
              <w:t>My Interest In The Topic</w:t>
            </w:r>
            <w:r w:rsidR="007E3481">
              <w:rPr>
                <w:noProof/>
                <w:webHidden/>
              </w:rPr>
              <w:tab/>
            </w:r>
            <w:r w:rsidR="007E3481">
              <w:rPr>
                <w:noProof/>
                <w:webHidden/>
              </w:rPr>
              <w:fldChar w:fldCharType="begin"/>
            </w:r>
            <w:r w:rsidR="007E3481">
              <w:rPr>
                <w:noProof/>
                <w:webHidden/>
              </w:rPr>
              <w:instrText xml:space="preserve"> PAGEREF _Toc48939302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3FA912C9" w14:textId="6A4BB8D3" w:rsidR="007E3481" w:rsidRDefault="00E72EBA">
          <w:pPr>
            <w:pStyle w:val="TOC2"/>
            <w:tabs>
              <w:tab w:val="left" w:pos="880"/>
              <w:tab w:val="right" w:leader="dot" w:pos="9016"/>
            </w:tabs>
            <w:rPr>
              <w:rFonts w:asciiTheme="minorHAnsi" w:eastAsiaTheme="minorEastAsia" w:hAnsiTheme="minorHAnsi"/>
              <w:noProof/>
              <w:sz w:val="22"/>
              <w:lang w:eastAsia="en-IN"/>
            </w:rPr>
          </w:pPr>
          <w:hyperlink w:anchor="_Toc48939303" w:history="1">
            <w:r w:rsidR="007E3481" w:rsidRPr="00E44626">
              <w:rPr>
                <w:rStyle w:val="Hyperlink"/>
                <w:noProof/>
                <w:lang w:val="en-US"/>
              </w:rPr>
              <w:t>1.7</w:t>
            </w:r>
            <w:r w:rsidR="007E3481">
              <w:rPr>
                <w:rFonts w:asciiTheme="minorHAnsi" w:eastAsiaTheme="minorEastAsia" w:hAnsiTheme="minorHAnsi"/>
                <w:noProof/>
                <w:sz w:val="22"/>
                <w:lang w:eastAsia="en-IN"/>
              </w:rPr>
              <w:tab/>
            </w:r>
            <w:r w:rsidR="007E3481" w:rsidRPr="00E44626">
              <w:rPr>
                <w:rStyle w:val="Hyperlink"/>
                <w:noProof/>
                <w:lang w:val="en-US"/>
              </w:rPr>
              <w:t>Roadmap for the dissertation</w:t>
            </w:r>
            <w:r w:rsidR="007E3481">
              <w:rPr>
                <w:noProof/>
                <w:webHidden/>
              </w:rPr>
              <w:tab/>
            </w:r>
            <w:r w:rsidR="007E3481">
              <w:rPr>
                <w:noProof/>
                <w:webHidden/>
              </w:rPr>
              <w:fldChar w:fldCharType="begin"/>
            </w:r>
            <w:r w:rsidR="007E3481">
              <w:rPr>
                <w:noProof/>
                <w:webHidden/>
              </w:rPr>
              <w:instrText xml:space="preserve"> PAGEREF _Toc48939303 \h </w:instrText>
            </w:r>
            <w:r w:rsidR="007E3481">
              <w:rPr>
                <w:noProof/>
                <w:webHidden/>
              </w:rPr>
            </w:r>
            <w:r w:rsidR="007E3481">
              <w:rPr>
                <w:noProof/>
                <w:webHidden/>
              </w:rPr>
              <w:fldChar w:fldCharType="separate"/>
            </w:r>
            <w:r w:rsidR="007C4AC6">
              <w:rPr>
                <w:noProof/>
                <w:webHidden/>
              </w:rPr>
              <w:t>4</w:t>
            </w:r>
            <w:r w:rsidR="007E3481">
              <w:rPr>
                <w:noProof/>
                <w:webHidden/>
              </w:rPr>
              <w:fldChar w:fldCharType="end"/>
            </w:r>
          </w:hyperlink>
        </w:p>
        <w:p w14:paraId="544271C6" w14:textId="3DDAA477" w:rsidR="007E3481" w:rsidRDefault="00E72EBA">
          <w:pPr>
            <w:pStyle w:val="TOC1"/>
            <w:tabs>
              <w:tab w:val="right" w:leader="dot" w:pos="9016"/>
            </w:tabs>
            <w:rPr>
              <w:rFonts w:asciiTheme="minorHAnsi" w:eastAsiaTheme="minorEastAsia" w:hAnsiTheme="minorHAnsi"/>
              <w:noProof/>
              <w:sz w:val="22"/>
              <w:lang w:eastAsia="en-IN"/>
            </w:rPr>
          </w:pPr>
          <w:hyperlink w:anchor="_Toc48939304" w:history="1">
            <w:r w:rsidR="007E3481" w:rsidRPr="00E44626">
              <w:rPr>
                <w:rStyle w:val="Hyperlink"/>
                <w:noProof/>
                <w:lang w:val="en-US"/>
              </w:rPr>
              <w:t>CHAPTER 2: LITERATURE REVIEW &amp; RELATED WORK</w:t>
            </w:r>
            <w:r w:rsidR="007E3481">
              <w:rPr>
                <w:noProof/>
                <w:webHidden/>
              </w:rPr>
              <w:tab/>
            </w:r>
            <w:r w:rsidR="007E3481">
              <w:rPr>
                <w:noProof/>
                <w:webHidden/>
              </w:rPr>
              <w:fldChar w:fldCharType="begin"/>
            </w:r>
            <w:r w:rsidR="007E3481">
              <w:rPr>
                <w:noProof/>
                <w:webHidden/>
              </w:rPr>
              <w:instrText xml:space="preserve"> PAGEREF _Toc48939304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1413A115" w14:textId="5910B0AE" w:rsidR="007E3481" w:rsidRDefault="00E72EBA">
          <w:pPr>
            <w:pStyle w:val="TOC2"/>
            <w:tabs>
              <w:tab w:val="right" w:leader="dot" w:pos="9016"/>
            </w:tabs>
            <w:rPr>
              <w:rFonts w:asciiTheme="minorHAnsi" w:eastAsiaTheme="minorEastAsia" w:hAnsiTheme="minorHAnsi"/>
              <w:noProof/>
              <w:sz w:val="22"/>
              <w:lang w:eastAsia="en-IN"/>
            </w:rPr>
          </w:pPr>
          <w:hyperlink w:anchor="_Toc48939305" w:history="1">
            <w:r w:rsidR="007E3481" w:rsidRPr="00E44626">
              <w:rPr>
                <w:rStyle w:val="Hyperlink"/>
                <w:noProof/>
                <w:lang w:val="en-US"/>
              </w:rPr>
              <w:t>2.1 Benchmarking</w:t>
            </w:r>
            <w:r w:rsidR="007E3481">
              <w:rPr>
                <w:noProof/>
                <w:webHidden/>
              </w:rPr>
              <w:tab/>
            </w:r>
            <w:r w:rsidR="007E3481">
              <w:rPr>
                <w:noProof/>
                <w:webHidden/>
              </w:rPr>
              <w:fldChar w:fldCharType="begin"/>
            </w:r>
            <w:r w:rsidR="007E3481">
              <w:rPr>
                <w:noProof/>
                <w:webHidden/>
              </w:rPr>
              <w:instrText xml:space="preserve"> PAGEREF _Toc48939305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50176889" w14:textId="4E62994B" w:rsidR="007E3481" w:rsidRDefault="00E72EBA">
          <w:pPr>
            <w:pStyle w:val="TOC2"/>
            <w:tabs>
              <w:tab w:val="right" w:leader="dot" w:pos="9016"/>
            </w:tabs>
            <w:rPr>
              <w:rFonts w:asciiTheme="minorHAnsi" w:eastAsiaTheme="minorEastAsia" w:hAnsiTheme="minorHAnsi"/>
              <w:noProof/>
              <w:sz w:val="22"/>
              <w:lang w:eastAsia="en-IN"/>
            </w:rPr>
          </w:pPr>
          <w:hyperlink w:anchor="_Toc48939306" w:history="1">
            <w:r w:rsidR="007E3481" w:rsidRPr="00E44626">
              <w:rPr>
                <w:rStyle w:val="Hyperlink"/>
                <w:noProof/>
              </w:rPr>
              <w:t>2.2 Frameworks &amp; Javascript Frameworks</w:t>
            </w:r>
            <w:r w:rsidR="007E3481">
              <w:rPr>
                <w:noProof/>
                <w:webHidden/>
              </w:rPr>
              <w:tab/>
            </w:r>
            <w:r w:rsidR="007E3481">
              <w:rPr>
                <w:noProof/>
                <w:webHidden/>
              </w:rPr>
              <w:fldChar w:fldCharType="begin"/>
            </w:r>
            <w:r w:rsidR="007E3481">
              <w:rPr>
                <w:noProof/>
                <w:webHidden/>
              </w:rPr>
              <w:instrText xml:space="preserve"> PAGEREF _Toc48939306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2D123BAB" w14:textId="02E1A1F2" w:rsidR="007E3481" w:rsidRDefault="00E72EBA">
          <w:pPr>
            <w:pStyle w:val="TOC3"/>
            <w:tabs>
              <w:tab w:val="right" w:leader="dot" w:pos="9016"/>
            </w:tabs>
            <w:rPr>
              <w:noProof/>
            </w:rPr>
          </w:pPr>
          <w:hyperlink w:anchor="_Toc48939307" w:history="1">
            <w:r w:rsidR="007E3481" w:rsidRPr="00E44626">
              <w:rPr>
                <w:rStyle w:val="Hyperlink"/>
                <w:noProof/>
              </w:rPr>
              <w:t>2.2.1 Frameworks</w:t>
            </w:r>
            <w:r w:rsidR="007E3481">
              <w:rPr>
                <w:noProof/>
                <w:webHidden/>
              </w:rPr>
              <w:tab/>
            </w:r>
            <w:r w:rsidR="007E3481">
              <w:rPr>
                <w:noProof/>
                <w:webHidden/>
              </w:rPr>
              <w:fldChar w:fldCharType="begin"/>
            </w:r>
            <w:r w:rsidR="007E3481">
              <w:rPr>
                <w:noProof/>
                <w:webHidden/>
              </w:rPr>
              <w:instrText xml:space="preserve"> PAGEREF _Toc48939307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2F87D82D" w14:textId="35CABB0E" w:rsidR="007E3481" w:rsidRDefault="00E72EBA">
          <w:pPr>
            <w:pStyle w:val="TOC3"/>
            <w:tabs>
              <w:tab w:val="right" w:leader="dot" w:pos="9016"/>
            </w:tabs>
            <w:rPr>
              <w:noProof/>
            </w:rPr>
          </w:pPr>
          <w:hyperlink w:anchor="_Toc48939308" w:history="1">
            <w:r w:rsidR="007E3481" w:rsidRPr="00E44626">
              <w:rPr>
                <w:rStyle w:val="Hyperlink"/>
                <w:noProof/>
              </w:rPr>
              <w:t>2.2.2 JavaScript, JavaScript Frameworks &amp; SPA frameworks</w:t>
            </w:r>
            <w:r w:rsidR="007E3481">
              <w:rPr>
                <w:noProof/>
                <w:webHidden/>
              </w:rPr>
              <w:tab/>
            </w:r>
            <w:r w:rsidR="007E3481">
              <w:rPr>
                <w:noProof/>
                <w:webHidden/>
              </w:rPr>
              <w:fldChar w:fldCharType="begin"/>
            </w:r>
            <w:r w:rsidR="007E3481">
              <w:rPr>
                <w:noProof/>
                <w:webHidden/>
              </w:rPr>
              <w:instrText xml:space="preserve"> PAGEREF _Toc48939308 \h </w:instrText>
            </w:r>
            <w:r w:rsidR="007E3481">
              <w:rPr>
                <w:noProof/>
                <w:webHidden/>
              </w:rPr>
            </w:r>
            <w:r w:rsidR="007E3481">
              <w:rPr>
                <w:noProof/>
                <w:webHidden/>
              </w:rPr>
              <w:fldChar w:fldCharType="separate"/>
            </w:r>
            <w:r w:rsidR="007C4AC6">
              <w:rPr>
                <w:noProof/>
                <w:webHidden/>
              </w:rPr>
              <w:t>6</w:t>
            </w:r>
            <w:r w:rsidR="007E3481">
              <w:rPr>
                <w:noProof/>
                <w:webHidden/>
              </w:rPr>
              <w:fldChar w:fldCharType="end"/>
            </w:r>
          </w:hyperlink>
        </w:p>
        <w:p w14:paraId="097D1403" w14:textId="15642BA9" w:rsidR="007E3481" w:rsidRDefault="00E72EBA">
          <w:pPr>
            <w:pStyle w:val="TOC2"/>
            <w:tabs>
              <w:tab w:val="right" w:leader="dot" w:pos="9016"/>
            </w:tabs>
            <w:rPr>
              <w:rFonts w:asciiTheme="minorHAnsi" w:eastAsiaTheme="minorEastAsia" w:hAnsiTheme="minorHAnsi"/>
              <w:noProof/>
              <w:sz w:val="22"/>
              <w:lang w:eastAsia="en-IN"/>
            </w:rPr>
          </w:pPr>
          <w:hyperlink w:anchor="_Toc48939309" w:history="1">
            <w:r w:rsidR="007E3481" w:rsidRPr="00E44626">
              <w:rPr>
                <w:rStyle w:val="Hyperlink"/>
                <w:noProof/>
              </w:rPr>
              <w:t>2.3 Previous work</w:t>
            </w:r>
            <w:r w:rsidR="007E3481">
              <w:rPr>
                <w:noProof/>
                <w:webHidden/>
              </w:rPr>
              <w:tab/>
            </w:r>
            <w:r w:rsidR="007E3481">
              <w:rPr>
                <w:noProof/>
                <w:webHidden/>
              </w:rPr>
              <w:fldChar w:fldCharType="begin"/>
            </w:r>
            <w:r w:rsidR="007E3481">
              <w:rPr>
                <w:noProof/>
                <w:webHidden/>
              </w:rPr>
              <w:instrText xml:space="preserve"> PAGEREF _Toc48939309 \h </w:instrText>
            </w:r>
            <w:r w:rsidR="007E3481">
              <w:rPr>
                <w:noProof/>
                <w:webHidden/>
              </w:rPr>
            </w:r>
            <w:r w:rsidR="007E3481">
              <w:rPr>
                <w:noProof/>
                <w:webHidden/>
              </w:rPr>
              <w:fldChar w:fldCharType="separate"/>
            </w:r>
            <w:r w:rsidR="007C4AC6">
              <w:rPr>
                <w:noProof/>
                <w:webHidden/>
              </w:rPr>
              <w:t>7</w:t>
            </w:r>
            <w:r w:rsidR="007E3481">
              <w:rPr>
                <w:noProof/>
                <w:webHidden/>
              </w:rPr>
              <w:fldChar w:fldCharType="end"/>
            </w:r>
          </w:hyperlink>
        </w:p>
        <w:p w14:paraId="1E756C84" w14:textId="71BD0861" w:rsidR="007E3481" w:rsidRDefault="00E72EBA">
          <w:pPr>
            <w:pStyle w:val="TOC1"/>
            <w:tabs>
              <w:tab w:val="right" w:leader="dot" w:pos="9016"/>
            </w:tabs>
            <w:rPr>
              <w:rFonts w:asciiTheme="minorHAnsi" w:eastAsiaTheme="minorEastAsia" w:hAnsiTheme="minorHAnsi"/>
              <w:noProof/>
              <w:sz w:val="22"/>
              <w:lang w:eastAsia="en-IN"/>
            </w:rPr>
          </w:pPr>
          <w:hyperlink w:anchor="_Toc48939310" w:history="1">
            <w:r w:rsidR="007E3481" w:rsidRPr="00E44626">
              <w:rPr>
                <w:rStyle w:val="Hyperlink"/>
                <w:noProof/>
              </w:rPr>
              <w:t>CHAPTER 3: METHODOLOGY</w:t>
            </w:r>
            <w:r w:rsidR="007E3481">
              <w:rPr>
                <w:noProof/>
                <w:webHidden/>
              </w:rPr>
              <w:tab/>
            </w:r>
            <w:r w:rsidR="007E3481">
              <w:rPr>
                <w:noProof/>
                <w:webHidden/>
              </w:rPr>
              <w:fldChar w:fldCharType="begin"/>
            </w:r>
            <w:r w:rsidR="007E3481">
              <w:rPr>
                <w:noProof/>
                <w:webHidden/>
              </w:rPr>
              <w:instrText xml:space="preserve"> PAGEREF _Toc48939310 \h </w:instrText>
            </w:r>
            <w:r w:rsidR="007E3481">
              <w:rPr>
                <w:noProof/>
                <w:webHidden/>
              </w:rPr>
            </w:r>
            <w:r w:rsidR="007E3481">
              <w:rPr>
                <w:noProof/>
                <w:webHidden/>
              </w:rPr>
              <w:fldChar w:fldCharType="separate"/>
            </w:r>
            <w:r w:rsidR="007C4AC6">
              <w:rPr>
                <w:noProof/>
                <w:webHidden/>
              </w:rPr>
              <w:t>10</w:t>
            </w:r>
            <w:r w:rsidR="007E3481">
              <w:rPr>
                <w:noProof/>
                <w:webHidden/>
              </w:rPr>
              <w:fldChar w:fldCharType="end"/>
            </w:r>
          </w:hyperlink>
        </w:p>
        <w:p w14:paraId="19D0CAFD" w14:textId="5C63896B" w:rsidR="007E3481" w:rsidRDefault="00E72EBA">
          <w:pPr>
            <w:pStyle w:val="TOC2"/>
            <w:tabs>
              <w:tab w:val="right" w:leader="dot" w:pos="9016"/>
            </w:tabs>
            <w:rPr>
              <w:rFonts w:asciiTheme="minorHAnsi" w:eastAsiaTheme="minorEastAsia" w:hAnsiTheme="minorHAnsi"/>
              <w:noProof/>
              <w:sz w:val="22"/>
              <w:lang w:eastAsia="en-IN"/>
            </w:rPr>
          </w:pPr>
          <w:hyperlink w:anchor="_Toc48939311" w:history="1">
            <w:r w:rsidR="007E3481" w:rsidRPr="00E44626">
              <w:rPr>
                <w:rStyle w:val="Hyperlink"/>
                <w:noProof/>
              </w:rPr>
              <w:t>3.1 Application Design</w:t>
            </w:r>
            <w:r w:rsidR="007E3481">
              <w:rPr>
                <w:noProof/>
                <w:webHidden/>
              </w:rPr>
              <w:tab/>
            </w:r>
            <w:r w:rsidR="007E3481">
              <w:rPr>
                <w:noProof/>
                <w:webHidden/>
              </w:rPr>
              <w:fldChar w:fldCharType="begin"/>
            </w:r>
            <w:r w:rsidR="007E3481">
              <w:rPr>
                <w:noProof/>
                <w:webHidden/>
              </w:rPr>
              <w:instrText xml:space="preserve"> PAGEREF _Toc48939311 \h </w:instrText>
            </w:r>
            <w:r w:rsidR="007E3481">
              <w:rPr>
                <w:noProof/>
                <w:webHidden/>
              </w:rPr>
            </w:r>
            <w:r w:rsidR="007E3481">
              <w:rPr>
                <w:noProof/>
                <w:webHidden/>
              </w:rPr>
              <w:fldChar w:fldCharType="separate"/>
            </w:r>
            <w:r w:rsidR="007C4AC6">
              <w:rPr>
                <w:noProof/>
                <w:webHidden/>
              </w:rPr>
              <w:t>10</w:t>
            </w:r>
            <w:r w:rsidR="007E3481">
              <w:rPr>
                <w:noProof/>
                <w:webHidden/>
              </w:rPr>
              <w:fldChar w:fldCharType="end"/>
            </w:r>
          </w:hyperlink>
        </w:p>
        <w:p w14:paraId="7A0806E0" w14:textId="7CD6B344" w:rsidR="007E3481" w:rsidRDefault="00E72EBA">
          <w:pPr>
            <w:pStyle w:val="TOC2"/>
            <w:tabs>
              <w:tab w:val="right" w:leader="dot" w:pos="9016"/>
            </w:tabs>
            <w:rPr>
              <w:rFonts w:asciiTheme="minorHAnsi" w:eastAsiaTheme="minorEastAsia" w:hAnsiTheme="minorHAnsi"/>
              <w:noProof/>
              <w:sz w:val="22"/>
              <w:lang w:eastAsia="en-IN"/>
            </w:rPr>
          </w:pPr>
          <w:hyperlink w:anchor="_Toc48939312" w:history="1">
            <w:r w:rsidR="007E3481" w:rsidRPr="00E44626">
              <w:rPr>
                <w:rStyle w:val="Hyperlink"/>
                <w:noProof/>
              </w:rPr>
              <w:t>3.2 Chosen Frameworks</w:t>
            </w:r>
            <w:r w:rsidR="007E3481">
              <w:rPr>
                <w:noProof/>
                <w:webHidden/>
              </w:rPr>
              <w:tab/>
            </w:r>
            <w:r w:rsidR="007E3481">
              <w:rPr>
                <w:noProof/>
                <w:webHidden/>
              </w:rPr>
              <w:fldChar w:fldCharType="begin"/>
            </w:r>
            <w:r w:rsidR="007E3481">
              <w:rPr>
                <w:noProof/>
                <w:webHidden/>
              </w:rPr>
              <w:instrText xml:space="preserve"> PAGEREF _Toc48939312 \h </w:instrText>
            </w:r>
            <w:r w:rsidR="007E3481">
              <w:rPr>
                <w:noProof/>
                <w:webHidden/>
              </w:rPr>
            </w:r>
            <w:r w:rsidR="007E3481">
              <w:rPr>
                <w:noProof/>
                <w:webHidden/>
              </w:rPr>
              <w:fldChar w:fldCharType="separate"/>
            </w:r>
            <w:r w:rsidR="007C4AC6">
              <w:rPr>
                <w:noProof/>
                <w:webHidden/>
              </w:rPr>
              <w:t>10</w:t>
            </w:r>
            <w:r w:rsidR="007E3481">
              <w:rPr>
                <w:noProof/>
                <w:webHidden/>
              </w:rPr>
              <w:fldChar w:fldCharType="end"/>
            </w:r>
          </w:hyperlink>
        </w:p>
        <w:p w14:paraId="20FCBDB5" w14:textId="780B0A4D" w:rsidR="007E3481" w:rsidRDefault="00E72EBA">
          <w:pPr>
            <w:pStyle w:val="TOC3"/>
            <w:tabs>
              <w:tab w:val="right" w:leader="dot" w:pos="9016"/>
            </w:tabs>
            <w:rPr>
              <w:noProof/>
            </w:rPr>
          </w:pPr>
          <w:hyperlink w:anchor="_Toc48939313" w:history="1">
            <w:r w:rsidR="007E3481" w:rsidRPr="00E44626">
              <w:rPr>
                <w:rStyle w:val="Hyperlink"/>
                <w:noProof/>
              </w:rPr>
              <w:t>3.2.1 Angular 8:</w:t>
            </w:r>
            <w:r w:rsidR="007E3481">
              <w:rPr>
                <w:noProof/>
                <w:webHidden/>
              </w:rPr>
              <w:tab/>
            </w:r>
            <w:r w:rsidR="007E3481">
              <w:rPr>
                <w:noProof/>
                <w:webHidden/>
              </w:rPr>
              <w:fldChar w:fldCharType="begin"/>
            </w:r>
            <w:r w:rsidR="007E3481">
              <w:rPr>
                <w:noProof/>
                <w:webHidden/>
              </w:rPr>
              <w:instrText xml:space="preserve"> PAGEREF _Toc48939313 \h </w:instrText>
            </w:r>
            <w:r w:rsidR="007E3481">
              <w:rPr>
                <w:noProof/>
                <w:webHidden/>
              </w:rPr>
            </w:r>
            <w:r w:rsidR="007E3481">
              <w:rPr>
                <w:noProof/>
                <w:webHidden/>
              </w:rPr>
              <w:fldChar w:fldCharType="separate"/>
            </w:r>
            <w:r w:rsidR="007C4AC6">
              <w:rPr>
                <w:noProof/>
                <w:webHidden/>
              </w:rPr>
              <w:t>11</w:t>
            </w:r>
            <w:r w:rsidR="007E3481">
              <w:rPr>
                <w:noProof/>
                <w:webHidden/>
              </w:rPr>
              <w:fldChar w:fldCharType="end"/>
            </w:r>
          </w:hyperlink>
        </w:p>
        <w:p w14:paraId="1B0685D3" w14:textId="722247B7" w:rsidR="007E3481" w:rsidRDefault="00E72EBA">
          <w:pPr>
            <w:pStyle w:val="TOC3"/>
            <w:tabs>
              <w:tab w:val="right" w:leader="dot" w:pos="9016"/>
            </w:tabs>
            <w:rPr>
              <w:noProof/>
            </w:rPr>
          </w:pPr>
          <w:hyperlink w:anchor="_Toc48939314" w:history="1">
            <w:r w:rsidR="007E3481" w:rsidRPr="00E44626">
              <w:rPr>
                <w:rStyle w:val="Hyperlink"/>
                <w:noProof/>
              </w:rPr>
              <w:t>3.2.2 ReactJS:</w:t>
            </w:r>
            <w:r w:rsidR="007E3481">
              <w:rPr>
                <w:noProof/>
                <w:webHidden/>
              </w:rPr>
              <w:tab/>
            </w:r>
            <w:r w:rsidR="007E3481">
              <w:rPr>
                <w:noProof/>
                <w:webHidden/>
              </w:rPr>
              <w:fldChar w:fldCharType="begin"/>
            </w:r>
            <w:r w:rsidR="007E3481">
              <w:rPr>
                <w:noProof/>
                <w:webHidden/>
              </w:rPr>
              <w:instrText xml:space="preserve"> PAGEREF _Toc48939314 \h </w:instrText>
            </w:r>
            <w:r w:rsidR="007E3481">
              <w:rPr>
                <w:noProof/>
                <w:webHidden/>
              </w:rPr>
            </w:r>
            <w:r w:rsidR="007E3481">
              <w:rPr>
                <w:noProof/>
                <w:webHidden/>
              </w:rPr>
              <w:fldChar w:fldCharType="separate"/>
            </w:r>
            <w:r w:rsidR="007C4AC6">
              <w:rPr>
                <w:noProof/>
                <w:webHidden/>
              </w:rPr>
              <w:t>12</w:t>
            </w:r>
            <w:r w:rsidR="007E3481">
              <w:rPr>
                <w:noProof/>
                <w:webHidden/>
              </w:rPr>
              <w:fldChar w:fldCharType="end"/>
            </w:r>
          </w:hyperlink>
        </w:p>
        <w:p w14:paraId="6448A48D" w14:textId="58C95938" w:rsidR="007E3481" w:rsidRDefault="00E72EBA">
          <w:pPr>
            <w:pStyle w:val="TOC3"/>
            <w:tabs>
              <w:tab w:val="right" w:leader="dot" w:pos="9016"/>
            </w:tabs>
            <w:rPr>
              <w:noProof/>
            </w:rPr>
          </w:pPr>
          <w:hyperlink w:anchor="_Toc48939315" w:history="1">
            <w:r w:rsidR="007E3481" w:rsidRPr="00E44626">
              <w:rPr>
                <w:rStyle w:val="Hyperlink"/>
                <w:noProof/>
              </w:rPr>
              <w:t>3.2.3 Vue.js:</w:t>
            </w:r>
            <w:r w:rsidR="007E3481">
              <w:rPr>
                <w:noProof/>
                <w:webHidden/>
              </w:rPr>
              <w:tab/>
            </w:r>
            <w:r w:rsidR="007E3481">
              <w:rPr>
                <w:noProof/>
                <w:webHidden/>
              </w:rPr>
              <w:fldChar w:fldCharType="begin"/>
            </w:r>
            <w:r w:rsidR="007E3481">
              <w:rPr>
                <w:noProof/>
                <w:webHidden/>
              </w:rPr>
              <w:instrText xml:space="preserve"> PAGEREF _Toc48939315 \h </w:instrText>
            </w:r>
            <w:r w:rsidR="007E3481">
              <w:rPr>
                <w:noProof/>
                <w:webHidden/>
              </w:rPr>
            </w:r>
            <w:r w:rsidR="007E3481">
              <w:rPr>
                <w:noProof/>
                <w:webHidden/>
              </w:rPr>
              <w:fldChar w:fldCharType="separate"/>
            </w:r>
            <w:r w:rsidR="007C4AC6">
              <w:rPr>
                <w:noProof/>
                <w:webHidden/>
              </w:rPr>
              <w:t>12</w:t>
            </w:r>
            <w:r w:rsidR="007E3481">
              <w:rPr>
                <w:noProof/>
                <w:webHidden/>
              </w:rPr>
              <w:fldChar w:fldCharType="end"/>
            </w:r>
          </w:hyperlink>
        </w:p>
        <w:p w14:paraId="51DD9834" w14:textId="600FBE1C" w:rsidR="007E3481" w:rsidRDefault="00E72EBA">
          <w:pPr>
            <w:pStyle w:val="TOC3"/>
            <w:tabs>
              <w:tab w:val="right" w:leader="dot" w:pos="9016"/>
            </w:tabs>
            <w:rPr>
              <w:noProof/>
            </w:rPr>
          </w:pPr>
          <w:hyperlink w:anchor="_Toc48939316" w:history="1">
            <w:r w:rsidR="007E3481" w:rsidRPr="00E44626">
              <w:rPr>
                <w:rStyle w:val="Hyperlink"/>
                <w:noProof/>
              </w:rPr>
              <w:t>3.2.4 Ember.js:</w:t>
            </w:r>
            <w:r w:rsidR="007E3481">
              <w:rPr>
                <w:noProof/>
                <w:webHidden/>
              </w:rPr>
              <w:tab/>
            </w:r>
            <w:r w:rsidR="007E3481">
              <w:rPr>
                <w:noProof/>
                <w:webHidden/>
              </w:rPr>
              <w:fldChar w:fldCharType="begin"/>
            </w:r>
            <w:r w:rsidR="007E3481">
              <w:rPr>
                <w:noProof/>
                <w:webHidden/>
              </w:rPr>
              <w:instrText xml:space="preserve"> PAGEREF _Toc48939316 \h </w:instrText>
            </w:r>
            <w:r w:rsidR="007E3481">
              <w:rPr>
                <w:noProof/>
                <w:webHidden/>
              </w:rPr>
            </w:r>
            <w:r w:rsidR="007E3481">
              <w:rPr>
                <w:noProof/>
                <w:webHidden/>
              </w:rPr>
              <w:fldChar w:fldCharType="separate"/>
            </w:r>
            <w:r w:rsidR="007C4AC6">
              <w:rPr>
                <w:noProof/>
                <w:webHidden/>
              </w:rPr>
              <w:t>13</w:t>
            </w:r>
            <w:r w:rsidR="007E3481">
              <w:rPr>
                <w:noProof/>
                <w:webHidden/>
              </w:rPr>
              <w:fldChar w:fldCharType="end"/>
            </w:r>
          </w:hyperlink>
        </w:p>
        <w:p w14:paraId="3D24DAB5" w14:textId="49D8FE86" w:rsidR="007E3481" w:rsidRDefault="00E72EBA">
          <w:pPr>
            <w:pStyle w:val="TOC2"/>
            <w:tabs>
              <w:tab w:val="right" w:leader="dot" w:pos="9016"/>
            </w:tabs>
            <w:rPr>
              <w:rFonts w:asciiTheme="minorHAnsi" w:eastAsiaTheme="minorEastAsia" w:hAnsiTheme="minorHAnsi"/>
              <w:noProof/>
              <w:sz w:val="22"/>
              <w:lang w:eastAsia="en-IN"/>
            </w:rPr>
          </w:pPr>
          <w:hyperlink w:anchor="_Toc48939317" w:history="1">
            <w:r w:rsidR="007E3481" w:rsidRPr="00E44626">
              <w:rPr>
                <w:rStyle w:val="Hyperlink"/>
                <w:noProof/>
              </w:rPr>
              <w:t>3.3 Performance Parameters &amp; Methods To Compute Those</w:t>
            </w:r>
            <w:r w:rsidR="007E3481">
              <w:rPr>
                <w:noProof/>
                <w:webHidden/>
              </w:rPr>
              <w:tab/>
            </w:r>
            <w:r w:rsidR="007E3481">
              <w:rPr>
                <w:noProof/>
                <w:webHidden/>
              </w:rPr>
              <w:fldChar w:fldCharType="begin"/>
            </w:r>
            <w:r w:rsidR="007E3481">
              <w:rPr>
                <w:noProof/>
                <w:webHidden/>
              </w:rPr>
              <w:instrText xml:space="preserve"> PAGEREF _Toc48939317 \h </w:instrText>
            </w:r>
            <w:r w:rsidR="007E3481">
              <w:rPr>
                <w:noProof/>
                <w:webHidden/>
              </w:rPr>
            </w:r>
            <w:r w:rsidR="007E3481">
              <w:rPr>
                <w:noProof/>
                <w:webHidden/>
              </w:rPr>
              <w:fldChar w:fldCharType="separate"/>
            </w:r>
            <w:r w:rsidR="007C4AC6">
              <w:rPr>
                <w:noProof/>
                <w:webHidden/>
              </w:rPr>
              <w:t>13</w:t>
            </w:r>
            <w:r w:rsidR="007E3481">
              <w:rPr>
                <w:noProof/>
                <w:webHidden/>
              </w:rPr>
              <w:fldChar w:fldCharType="end"/>
            </w:r>
          </w:hyperlink>
        </w:p>
        <w:p w14:paraId="49E72719" w14:textId="09DAC94B" w:rsidR="007E3481" w:rsidRDefault="00E72EBA">
          <w:pPr>
            <w:pStyle w:val="TOC3"/>
            <w:tabs>
              <w:tab w:val="right" w:leader="dot" w:pos="9016"/>
            </w:tabs>
            <w:rPr>
              <w:noProof/>
            </w:rPr>
          </w:pPr>
          <w:hyperlink w:anchor="_Toc48939318" w:history="1">
            <w:r w:rsidR="007E3481" w:rsidRPr="00E44626">
              <w:rPr>
                <w:rStyle w:val="Hyperlink"/>
                <w:noProof/>
              </w:rPr>
              <w:t>3.3.1 Lines of codes:</w:t>
            </w:r>
            <w:r w:rsidR="007E3481">
              <w:rPr>
                <w:noProof/>
                <w:webHidden/>
              </w:rPr>
              <w:tab/>
            </w:r>
            <w:r w:rsidR="007E3481">
              <w:rPr>
                <w:noProof/>
                <w:webHidden/>
              </w:rPr>
              <w:fldChar w:fldCharType="begin"/>
            </w:r>
            <w:r w:rsidR="007E3481">
              <w:rPr>
                <w:noProof/>
                <w:webHidden/>
              </w:rPr>
              <w:instrText xml:space="preserve"> PAGEREF _Toc48939318 \h </w:instrText>
            </w:r>
            <w:r w:rsidR="007E3481">
              <w:rPr>
                <w:noProof/>
                <w:webHidden/>
              </w:rPr>
            </w:r>
            <w:r w:rsidR="007E3481">
              <w:rPr>
                <w:noProof/>
                <w:webHidden/>
              </w:rPr>
              <w:fldChar w:fldCharType="separate"/>
            </w:r>
            <w:r w:rsidR="007C4AC6">
              <w:rPr>
                <w:noProof/>
                <w:webHidden/>
              </w:rPr>
              <w:t>13</w:t>
            </w:r>
            <w:r w:rsidR="007E3481">
              <w:rPr>
                <w:noProof/>
                <w:webHidden/>
              </w:rPr>
              <w:fldChar w:fldCharType="end"/>
            </w:r>
          </w:hyperlink>
        </w:p>
        <w:p w14:paraId="43D3BFA6" w14:textId="3CE951E3" w:rsidR="007E3481" w:rsidRDefault="00E72EBA">
          <w:pPr>
            <w:pStyle w:val="TOC3"/>
            <w:tabs>
              <w:tab w:val="right" w:leader="dot" w:pos="9016"/>
            </w:tabs>
            <w:rPr>
              <w:noProof/>
            </w:rPr>
          </w:pPr>
          <w:hyperlink w:anchor="_Toc48939319" w:history="1">
            <w:r w:rsidR="007E3481" w:rsidRPr="00E44626">
              <w:rPr>
                <w:rStyle w:val="Hyperlink"/>
                <w:noProof/>
              </w:rPr>
              <w:t>3.3.2 First Contentful Paint (FCP):</w:t>
            </w:r>
            <w:r w:rsidR="007E3481">
              <w:rPr>
                <w:noProof/>
                <w:webHidden/>
              </w:rPr>
              <w:tab/>
            </w:r>
            <w:r w:rsidR="007E3481">
              <w:rPr>
                <w:noProof/>
                <w:webHidden/>
              </w:rPr>
              <w:fldChar w:fldCharType="begin"/>
            </w:r>
            <w:r w:rsidR="007E3481">
              <w:rPr>
                <w:noProof/>
                <w:webHidden/>
              </w:rPr>
              <w:instrText xml:space="preserve"> PAGEREF _Toc48939319 \h </w:instrText>
            </w:r>
            <w:r w:rsidR="007E3481">
              <w:rPr>
                <w:noProof/>
                <w:webHidden/>
              </w:rPr>
            </w:r>
            <w:r w:rsidR="007E3481">
              <w:rPr>
                <w:noProof/>
                <w:webHidden/>
              </w:rPr>
              <w:fldChar w:fldCharType="separate"/>
            </w:r>
            <w:r w:rsidR="007C4AC6">
              <w:rPr>
                <w:noProof/>
                <w:webHidden/>
              </w:rPr>
              <w:t>15</w:t>
            </w:r>
            <w:r w:rsidR="007E3481">
              <w:rPr>
                <w:noProof/>
                <w:webHidden/>
              </w:rPr>
              <w:fldChar w:fldCharType="end"/>
            </w:r>
          </w:hyperlink>
        </w:p>
        <w:p w14:paraId="2D6C2DC7" w14:textId="6F9888F8" w:rsidR="007E3481" w:rsidRDefault="00E72EBA">
          <w:pPr>
            <w:pStyle w:val="TOC3"/>
            <w:tabs>
              <w:tab w:val="right" w:leader="dot" w:pos="9016"/>
            </w:tabs>
            <w:rPr>
              <w:noProof/>
            </w:rPr>
          </w:pPr>
          <w:hyperlink w:anchor="_Toc48939320" w:history="1">
            <w:r w:rsidR="007E3481" w:rsidRPr="00E44626">
              <w:rPr>
                <w:rStyle w:val="Hyperlink"/>
                <w:noProof/>
              </w:rPr>
              <w:t>3.3.3 Speed Index :</w:t>
            </w:r>
            <w:r w:rsidR="007E3481">
              <w:rPr>
                <w:noProof/>
                <w:webHidden/>
              </w:rPr>
              <w:tab/>
            </w:r>
            <w:r w:rsidR="007E3481">
              <w:rPr>
                <w:noProof/>
                <w:webHidden/>
              </w:rPr>
              <w:fldChar w:fldCharType="begin"/>
            </w:r>
            <w:r w:rsidR="007E3481">
              <w:rPr>
                <w:noProof/>
                <w:webHidden/>
              </w:rPr>
              <w:instrText xml:space="preserve"> PAGEREF _Toc48939320 \h </w:instrText>
            </w:r>
            <w:r w:rsidR="007E3481">
              <w:rPr>
                <w:noProof/>
                <w:webHidden/>
              </w:rPr>
            </w:r>
            <w:r w:rsidR="007E3481">
              <w:rPr>
                <w:noProof/>
                <w:webHidden/>
              </w:rPr>
              <w:fldChar w:fldCharType="separate"/>
            </w:r>
            <w:r w:rsidR="007C4AC6">
              <w:rPr>
                <w:noProof/>
                <w:webHidden/>
              </w:rPr>
              <w:t>15</w:t>
            </w:r>
            <w:r w:rsidR="007E3481">
              <w:rPr>
                <w:noProof/>
                <w:webHidden/>
              </w:rPr>
              <w:fldChar w:fldCharType="end"/>
            </w:r>
          </w:hyperlink>
        </w:p>
        <w:p w14:paraId="2A250968" w14:textId="1D03D579" w:rsidR="007E3481" w:rsidRDefault="00E72EBA">
          <w:pPr>
            <w:pStyle w:val="TOC3"/>
            <w:tabs>
              <w:tab w:val="right" w:leader="dot" w:pos="9016"/>
            </w:tabs>
            <w:rPr>
              <w:noProof/>
            </w:rPr>
          </w:pPr>
          <w:hyperlink w:anchor="_Toc48939321" w:history="1">
            <w:r w:rsidR="007E3481" w:rsidRPr="00E44626">
              <w:rPr>
                <w:rStyle w:val="Hyperlink"/>
                <w:noProof/>
              </w:rPr>
              <w:t>3.3.4 Larget Contentful paint (LCP):</w:t>
            </w:r>
            <w:r w:rsidR="007E3481">
              <w:rPr>
                <w:noProof/>
                <w:webHidden/>
              </w:rPr>
              <w:tab/>
            </w:r>
            <w:r w:rsidR="007E3481">
              <w:rPr>
                <w:noProof/>
                <w:webHidden/>
              </w:rPr>
              <w:fldChar w:fldCharType="begin"/>
            </w:r>
            <w:r w:rsidR="007E3481">
              <w:rPr>
                <w:noProof/>
                <w:webHidden/>
              </w:rPr>
              <w:instrText xml:space="preserve"> PAGEREF _Toc48939321 \h </w:instrText>
            </w:r>
            <w:r w:rsidR="007E3481">
              <w:rPr>
                <w:noProof/>
                <w:webHidden/>
              </w:rPr>
            </w:r>
            <w:r w:rsidR="007E3481">
              <w:rPr>
                <w:noProof/>
                <w:webHidden/>
              </w:rPr>
              <w:fldChar w:fldCharType="separate"/>
            </w:r>
            <w:r w:rsidR="007C4AC6">
              <w:rPr>
                <w:noProof/>
                <w:webHidden/>
              </w:rPr>
              <w:t>16</w:t>
            </w:r>
            <w:r w:rsidR="007E3481">
              <w:rPr>
                <w:noProof/>
                <w:webHidden/>
              </w:rPr>
              <w:fldChar w:fldCharType="end"/>
            </w:r>
          </w:hyperlink>
        </w:p>
        <w:p w14:paraId="69E693A6" w14:textId="102F3221" w:rsidR="007E3481" w:rsidRDefault="00E72EBA">
          <w:pPr>
            <w:pStyle w:val="TOC3"/>
            <w:tabs>
              <w:tab w:val="right" w:leader="dot" w:pos="9016"/>
            </w:tabs>
            <w:rPr>
              <w:noProof/>
            </w:rPr>
          </w:pPr>
          <w:hyperlink w:anchor="_Toc48939322" w:history="1">
            <w:r w:rsidR="007E3481" w:rsidRPr="00E44626">
              <w:rPr>
                <w:rStyle w:val="Hyperlink"/>
                <w:noProof/>
              </w:rPr>
              <w:t>3.3.5 Time To Interactive (TTI):</w:t>
            </w:r>
            <w:r w:rsidR="007E3481">
              <w:rPr>
                <w:noProof/>
                <w:webHidden/>
              </w:rPr>
              <w:tab/>
            </w:r>
            <w:r w:rsidR="007E3481">
              <w:rPr>
                <w:noProof/>
                <w:webHidden/>
              </w:rPr>
              <w:fldChar w:fldCharType="begin"/>
            </w:r>
            <w:r w:rsidR="007E3481">
              <w:rPr>
                <w:noProof/>
                <w:webHidden/>
              </w:rPr>
              <w:instrText xml:space="preserve"> PAGEREF _Toc48939322 \h </w:instrText>
            </w:r>
            <w:r w:rsidR="007E3481">
              <w:rPr>
                <w:noProof/>
                <w:webHidden/>
              </w:rPr>
            </w:r>
            <w:r w:rsidR="007E3481">
              <w:rPr>
                <w:noProof/>
                <w:webHidden/>
              </w:rPr>
              <w:fldChar w:fldCharType="separate"/>
            </w:r>
            <w:r w:rsidR="007C4AC6">
              <w:rPr>
                <w:noProof/>
                <w:webHidden/>
              </w:rPr>
              <w:t>16</w:t>
            </w:r>
            <w:r w:rsidR="007E3481">
              <w:rPr>
                <w:noProof/>
                <w:webHidden/>
              </w:rPr>
              <w:fldChar w:fldCharType="end"/>
            </w:r>
          </w:hyperlink>
        </w:p>
        <w:p w14:paraId="4DBB4256" w14:textId="6A8AB390" w:rsidR="007E3481" w:rsidRDefault="00E72EBA">
          <w:pPr>
            <w:pStyle w:val="TOC3"/>
            <w:tabs>
              <w:tab w:val="right" w:leader="dot" w:pos="9016"/>
            </w:tabs>
            <w:rPr>
              <w:noProof/>
            </w:rPr>
          </w:pPr>
          <w:hyperlink w:anchor="_Toc48939323" w:history="1">
            <w:r w:rsidR="007E3481" w:rsidRPr="00E44626">
              <w:rPr>
                <w:rStyle w:val="Hyperlink"/>
                <w:noProof/>
              </w:rPr>
              <w:t>3.3.6 Total Blocking Time (TBT) :</w:t>
            </w:r>
            <w:r w:rsidR="007E3481">
              <w:rPr>
                <w:noProof/>
                <w:webHidden/>
              </w:rPr>
              <w:tab/>
            </w:r>
            <w:r w:rsidR="007E3481">
              <w:rPr>
                <w:noProof/>
                <w:webHidden/>
              </w:rPr>
              <w:fldChar w:fldCharType="begin"/>
            </w:r>
            <w:r w:rsidR="007E3481">
              <w:rPr>
                <w:noProof/>
                <w:webHidden/>
              </w:rPr>
              <w:instrText xml:space="preserve"> PAGEREF _Toc48939323 \h </w:instrText>
            </w:r>
            <w:r w:rsidR="007E3481">
              <w:rPr>
                <w:noProof/>
                <w:webHidden/>
              </w:rPr>
            </w:r>
            <w:r w:rsidR="007E3481">
              <w:rPr>
                <w:noProof/>
                <w:webHidden/>
              </w:rPr>
              <w:fldChar w:fldCharType="separate"/>
            </w:r>
            <w:r w:rsidR="007C4AC6">
              <w:rPr>
                <w:noProof/>
                <w:webHidden/>
              </w:rPr>
              <w:t>16</w:t>
            </w:r>
            <w:r w:rsidR="007E3481">
              <w:rPr>
                <w:noProof/>
                <w:webHidden/>
              </w:rPr>
              <w:fldChar w:fldCharType="end"/>
            </w:r>
          </w:hyperlink>
        </w:p>
        <w:p w14:paraId="23ECC0D3" w14:textId="31237ABB" w:rsidR="007E3481" w:rsidRDefault="00E72EBA">
          <w:pPr>
            <w:pStyle w:val="TOC3"/>
            <w:tabs>
              <w:tab w:val="right" w:leader="dot" w:pos="9016"/>
            </w:tabs>
            <w:rPr>
              <w:noProof/>
            </w:rPr>
          </w:pPr>
          <w:hyperlink w:anchor="_Toc48939324" w:history="1">
            <w:r w:rsidR="007E3481" w:rsidRPr="00E44626">
              <w:rPr>
                <w:rStyle w:val="Hyperlink"/>
                <w:noProof/>
              </w:rPr>
              <w:t>3.3.7 Time Taken To Render The Real-Time Data:</w:t>
            </w:r>
            <w:r w:rsidR="007E3481">
              <w:rPr>
                <w:noProof/>
                <w:webHidden/>
              </w:rPr>
              <w:tab/>
            </w:r>
            <w:r w:rsidR="007E3481">
              <w:rPr>
                <w:noProof/>
                <w:webHidden/>
              </w:rPr>
              <w:fldChar w:fldCharType="begin"/>
            </w:r>
            <w:r w:rsidR="007E3481">
              <w:rPr>
                <w:noProof/>
                <w:webHidden/>
              </w:rPr>
              <w:instrText xml:space="preserve"> PAGEREF _Toc48939324 \h </w:instrText>
            </w:r>
            <w:r w:rsidR="007E3481">
              <w:rPr>
                <w:noProof/>
                <w:webHidden/>
              </w:rPr>
            </w:r>
            <w:r w:rsidR="007E3481">
              <w:rPr>
                <w:noProof/>
                <w:webHidden/>
              </w:rPr>
              <w:fldChar w:fldCharType="separate"/>
            </w:r>
            <w:r w:rsidR="007C4AC6">
              <w:rPr>
                <w:noProof/>
                <w:webHidden/>
              </w:rPr>
              <w:t>17</w:t>
            </w:r>
            <w:r w:rsidR="007E3481">
              <w:rPr>
                <w:noProof/>
                <w:webHidden/>
              </w:rPr>
              <w:fldChar w:fldCharType="end"/>
            </w:r>
          </w:hyperlink>
        </w:p>
        <w:p w14:paraId="23E5D958" w14:textId="4CAE217D" w:rsidR="00F76D08" w:rsidRDefault="00F76D08">
          <w:r>
            <w:rPr>
              <w:b/>
              <w:bCs/>
              <w:noProof/>
            </w:rPr>
            <w:fldChar w:fldCharType="end"/>
          </w:r>
        </w:p>
      </w:sdtContent>
    </w:sdt>
    <w:p w14:paraId="6B93493A" w14:textId="5588584F" w:rsidR="00F76D08" w:rsidRDefault="007C04BA" w:rsidP="007C04BA">
      <w:pPr>
        <w:pStyle w:val="Heading1"/>
        <w:tabs>
          <w:tab w:val="left" w:pos="2605"/>
        </w:tabs>
        <w:rPr>
          <w:lang w:val="en-US"/>
        </w:rPr>
      </w:pPr>
      <w:r>
        <w:rPr>
          <w:lang w:val="en-US"/>
        </w:rPr>
        <w:tab/>
      </w:r>
    </w:p>
    <w:p w14:paraId="5521093E" w14:textId="2BEA1CA2" w:rsidR="00F76D08" w:rsidRDefault="00F76D08">
      <w:pPr>
        <w:spacing w:after="160" w:line="259" w:lineRule="auto"/>
        <w:jc w:val="left"/>
        <w:rPr>
          <w:rFonts w:eastAsiaTheme="majorEastAsia" w:cstheme="majorBidi"/>
          <w:b/>
          <w:caps/>
          <w:color w:val="000000" w:themeColor="text1"/>
          <w:sz w:val="30"/>
          <w:szCs w:val="32"/>
          <w:lang w:val="en-US"/>
        </w:rPr>
      </w:pPr>
      <w:r>
        <w:rPr>
          <w:lang w:val="en-US"/>
        </w:rPr>
        <w:br w:type="page"/>
      </w:r>
    </w:p>
    <w:p w14:paraId="2E336CF2" w14:textId="0C6D3899" w:rsidR="00E71296" w:rsidRDefault="00193427" w:rsidP="00A765E9">
      <w:pPr>
        <w:pStyle w:val="Heading1"/>
        <w:rPr>
          <w:lang w:val="en-US"/>
        </w:rPr>
      </w:pPr>
      <w:bookmarkStart w:id="1" w:name="_Toc48939296"/>
      <w:r>
        <w:rPr>
          <w:lang w:val="en-US"/>
        </w:rPr>
        <w:lastRenderedPageBreak/>
        <w:t xml:space="preserve">CHAPTER 1: </w:t>
      </w:r>
      <w:r w:rsidR="00762DB4">
        <w:rPr>
          <w:lang w:val="en-US"/>
        </w:rPr>
        <w:t>Introduction</w:t>
      </w:r>
      <w:bookmarkEnd w:id="1"/>
    </w:p>
    <w:p w14:paraId="16CCB7DE" w14:textId="0D308E23" w:rsidR="00C9173C" w:rsidRDefault="000F3CB4" w:rsidP="00B05FB4">
      <w:pPr>
        <w:rPr>
          <w:lang w:val="en-US"/>
        </w:rPr>
      </w:pPr>
      <w:r>
        <w:rPr>
          <w:lang w:val="en-US"/>
        </w:rPr>
        <w:t xml:space="preserve">Undoubtedly the use of the internet is growing day by day because it is available for cheaper these days and easily available. With the increase in </w:t>
      </w:r>
      <w:r w:rsidR="00CA2471">
        <w:rPr>
          <w:lang w:val="en-US"/>
        </w:rPr>
        <w:t xml:space="preserve">the </w:t>
      </w:r>
      <w:r>
        <w:rPr>
          <w:lang w:val="en-US"/>
        </w:rPr>
        <w:t xml:space="preserve">use of </w:t>
      </w:r>
      <w:r w:rsidR="00A935BB">
        <w:rPr>
          <w:lang w:val="en-US"/>
        </w:rPr>
        <w:t xml:space="preserve">the </w:t>
      </w:r>
      <w:r>
        <w:rPr>
          <w:lang w:val="en-US"/>
        </w:rPr>
        <w:t>internet the importance and use of websites have also increased.</w:t>
      </w:r>
      <w:r w:rsidR="00112E62">
        <w:rPr>
          <w:lang w:val="en-US"/>
        </w:rPr>
        <w:t xml:space="preserve"> </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Smallest to smallest information is also available on the internet and websites are the only sources of that information.</w:t>
      </w:r>
      <w:r w:rsidR="001F06EB">
        <w:rPr>
          <w:lang w:val="en-US"/>
        </w:rPr>
        <w:t xml:space="preserve"> Organizations and companies are hugely relied on the web to deliver their products and services to the customers and they have succeeded.</w:t>
      </w:r>
      <w:r w:rsidR="00112E62">
        <w:rPr>
          <w:lang w:val="en-US"/>
        </w:rPr>
        <w:t xml:space="preserve"> </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E964E3">
        <w:rPr>
          <w:lang w:val="en-US"/>
        </w:rPr>
        <w:t xml:space="preserve">Not just this but the technologies available for building the websites are also evolving. The technologies used for building websites include HTML, JavaScript, CSS, etc. </w:t>
      </w:r>
      <w:r w:rsidR="00C9173C">
        <w:rPr>
          <w:lang w:val="en-US"/>
        </w:rPr>
        <w:t xml:space="preserve">But to full fill, the current market needs the traditional approach to build websites that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the new approach of </w:t>
      </w:r>
      <w:r w:rsidR="00603606">
        <w:rPr>
          <w:lang w:val="en-US"/>
        </w:rPr>
        <w:t xml:space="preserve">the </w:t>
      </w:r>
      <w:r w:rsidR="00C9173C">
        <w:rPr>
          <w:lang w:val="en-US"/>
        </w:rPr>
        <w:t>web</w:t>
      </w:r>
      <w:r w:rsidR="00603606">
        <w:rPr>
          <w:lang w:val="en-US"/>
        </w:rPr>
        <w:t xml:space="preserve"> </w:t>
      </w:r>
      <w:r w:rsidR="00C9173C">
        <w:rPr>
          <w:lang w:val="en-US"/>
        </w:rPr>
        <w:t>has evolved. This approach is called Single Page Applications</w:t>
      </w:r>
      <w:r w:rsidR="00BD6C8C" w:rsidRPr="00BD6C8C">
        <w:rPr>
          <w:rStyle w:val="SubtitleChar"/>
        </w:rPr>
        <w:fldChar w:fldCharType="begin" w:fldLock="1"/>
      </w:r>
      <w:r w:rsidR="00BD6C8C">
        <w:rPr>
          <w:rStyle w:val="SubtitleChar"/>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olin, 2016)</w:t>
      </w:r>
      <w:r w:rsidR="00BD6C8C" w:rsidRPr="00BD6C8C">
        <w:rPr>
          <w:rStyle w:val="SubtitleChar"/>
        </w:rPr>
        <w:fldChar w:fldCharType="end"/>
      </w:r>
      <w:r w:rsidR="00C9173C">
        <w:rPr>
          <w:lang w:val="en-US"/>
        </w:rPr>
        <w:t>. Using this approach building websites has become much easier not just that but websites have become more responsive and efficient and resource savings.</w:t>
      </w:r>
    </w:p>
    <w:p w14:paraId="03A9A40C" w14:textId="192F3D10" w:rsidR="001F4F88" w:rsidRDefault="00C9173C" w:rsidP="001F4F88">
      <w:pPr>
        <w:pStyle w:val="Heading2"/>
        <w:numPr>
          <w:ilvl w:val="1"/>
          <w:numId w:val="2"/>
        </w:numPr>
        <w:rPr>
          <w:lang w:val="en-US"/>
        </w:rPr>
      </w:pPr>
      <w:bookmarkStart w:id="2" w:name="_Toc48939297"/>
      <w:r>
        <w:rPr>
          <w:lang w:val="en-US"/>
        </w:rPr>
        <w:t>Conventional Approach</w:t>
      </w:r>
      <w:bookmarkEnd w:id="2"/>
    </w:p>
    <w:p w14:paraId="768BCD6D" w14:textId="3E39B56A" w:rsidR="001F4F88" w:rsidRDefault="001F4F88" w:rsidP="001F4F88">
      <w:pPr>
        <w:rPr>
          <w:lang w:val="en-US"/>
        </w:rPr>
      </w:pPr>
      <w:r>
        <w:rPr>
          <w:lang w:val="en-US"/>
        </w:rPr>
        <w:t xml:space="preserve">As discussed above the websites built in older times were not so advanced. Most of the websites were built using server-side rendering technology. In the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again be fetched from the server and displayed on the browser. But it has a major disadvantage that even the updated data will also be downloaded again with the static data and that is wastage of resources. Static data lik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w:t>
      </w:r>
      <w:r w:rsidR="0006506D">
        <w:rPr>
          <w:lang w:val="en-US"/>
        </w:rPr>
        <w:t>s</w:t>
      </w:r>
      <w:r w:rsidR="00911DB3">
        <w:rPr>
          <w:lang w:val="en-US"/>
        </w:rPr>
        <w:t xml:space="preserve"> complexity.</w:t>
      </w:r>
      <w:r w:rsidR="0006506D">
        <w:rPr>
          <w:lang w:val="en-US"/>
        </w:rPr>
        <w:t xml:space="preserve"> This pattern is also called the request-wait pattern.</w:t>
      </w:r>
      <w:r w:rsidR="00112E62">
        <w:rPr>
          <w:lang w:val="en-US"/>
        </w:rPr>
        <w:t xml:space="preserve"> </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352EEC45" w:rsidR="001F4F88" w:rsidRDefault="001F4F88" w:rsidP="001F4F88">
      <w:pPr>
        <w:rPr>
          <w:lang w:val="en-US"/>
        </w:rPr>
      </w:pPr>
      <w:r>
        <w:rPr>
          <w:lang w:val="en-US"/>
        </w:rPr>
        <w:t>Also, while writing the code, code repetition should be avoided as much as possible. But in the older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EF04F7">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Pr>
          <w:lang w:val="en-US"/>
        </w:rPr>
        <w:t xml:space="preserve"> To overcome issues </w:t>
      </w:r>
      <w:r w:rsidR="00575164">
        <w:rPr>
          <w:lang w:val="en-US"/>
        </w:rPr>
        <w:t>of Reloading the entire page on every interaction</w:t>
      </w:r>
      <w:r>
        <w:rPr>
          <w:lang w:val="en-US"/>
        </w:rPr>
        <w:t>,</w:t>
      </w:r>
      <w:r w:rsidR="00575164">
        <w:rPr>
          <w:lang w:val="en-US"/>
        </w:rPr>
        <w:t xml:space="preserve"> wastage of resources, increased loading time</w:t>
      </w:r>
      <w:r w:rsidR="000B39CA">
        <w:rPr>
          <w:lang w:val="en-US"/>
        </w:rPr>
        <w:t>, responsiveness, catching capabilities</w:t>
      </w:r>
      <w:r w:rsidR="004A27A4">
        <w:rPr>
          <w:lang w:val="en-US"/>
        </w:rPr>
        <w:t xml:space="preserve">, debugging in </w:t>
      </w:r>
      <w:r w:rsidR="00DC1594">
        <w:rPr>
          <w:lang w:val="en-US"/>
        </w:rPr>
        <w:t xml:space="preserve">the </w:t>
      </w:r>
      <w:r w:rsidR="004A27A4">
        <w:rPr>
          <w:lang w:val="en-US"/>
        </w:rPr>
        <w:t>browser</w:t>
      </w:r>
      <w:r w:rsidR="00DC1594">
        <w:rPr>
          <w:lang w:val="en-US"/>
        </w:rPr>
        <w:t>,</w:t>
      </w:r>
      <w:r w:rsidR="004A27A4">
        <w:rPr>
          <w:lang w:val="en-US"/>
        </w:rPr>
        <w:t xml:space="preserve"> etc.</w:t>
      </w:r>
      <w:r>
        <w:rPr>
          <w:lang w:val="en-US"/>
        </w:rPr>
        <w:t xml:space="preserve"> new technologies were introduced called a single page application SPA.</w:t>
      </w:r>
    </w:p>
    <w:p w14:paraId="592F0A6D" w14:textId="0D4621FB" w:rsidR="00B73C28" w:rsidRDefault="00B73C28" w:rsidP="00B65254">
      <w:pPr>
        <w:pStyle w:val="Heading2"/>
        <w:numPr>
          <w:ilvl w:val="1"/>
          <w:numId w:val="2"/>
        </w:numPr>
        <w:rPr>
          <w:lang w:val="en-US"/>
        </w:rPr>
      </w:pPr>
      <w:bookmarkStart w:id="3" w:name="_Toc48939298"/>
      <w:r>
        <w:rPr>
          <w:lang w:val="en-US"/>
        </w:rPr>
        <w:t>Single Page Applications</w:t>
      </w:r>
      <w:r w:rsidR="0006506D">
        <w:rPr>
          <w:lang w:val="en-US"/>
        </w:rPr>
        <w:t xml:space="preserve"> &amp;</w:t>
      </w:r>
      <w:r w:rsidR="00842FD2">
        <w:rPr>
          <w:lang w:val="en-US"/>
        </w:rPr>
        <w:t xml:space="preserve"> AJAX</w:t>
      </w:r>
      <w:bookmarkEnd w:id="3"/>
    </w:p>
    <w:p w14:paraId="1710A0B2" w14:textId="6A185EC9" w:rsidR="00B65254" w:rsidRDefault="00986E65" w:rsidP="00B65254">
      <w:pPr>
        <w:rPr>
          <w:lang w:val="en-US"/>
        </w:rPr>
      </w:pPr>
      <w:r>
        <w:rPr>
          <w:lang w:val="en-US"/>
        </w:rPr>
        <w:t>Single-page applications are composed of several different independent components that can be updated or replaced dynamically</w:t>
      </w:r>
      <w:r w:rsidR="00C72CB3">
        <w:rPr>
          <w:lang w:val="en-US"/>
        </w:rPr>
        <w:t xml:space="preserve"> so that the enter web page is not required to reload on every interaction of </w:t>
      </w:r>
      <w:r w:rsidR="00DC0394">
        <w:rPr>
          <w:lang w:val="en-US"/>
        </w:rPr>
        <w:t xml:space="preserve">the </w:t>
      </w:r>
      <w:r w:rsidR="00C72CB3">
        <w:rPr>
          <w:lang w:val="en-US"/>
        </w:rPr>
        <w:t>user with the webpage</w:t>
      </w:r>
      <w:r>
        <w:rPr>
          <w:lang w:val="en-US"/>
        </w:rPr>
        <w:t>.</w:t>
      </w:r>
      <w:r w:rsidR="009501D4">
        <w:rPr>
          <w:lang w:val="en-US"/>
        </w:rPr>
        <w:t xml:space="preserve"> </w:t>
      </w:r>
      <w:r w:rsidR="00DC0394">
        <w:rPr>
          <w:lang w:val="en-US"/>
        </w:rPr>
        <w:t xml:space="preserve">Sing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the websites have become more interactive and dynamics and innovations are being added day by day.</w:t>
      </w:r>
      <w:r w:rsidR="00E4462A">
        <w:rPr>
          <w:lang w:val="en-US"/>
        </w:rPr>
        <w:t xml:space="preserve"> </w:t>
      </w:r>
      <w:r w:rsidR="00F93BCF">
        <w:rPr>
          <w:lang w:val="en-US"/>
        </w:rPr>
        <w:t>Also these days the user-friendly 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325A3D11" w:rsidR="00F93BCF" w:rsidRPr="009C11B5" w:rsidRDefault="00F93BCF" w:rsidP="003A0B4D">
      <w:pPr>
        <w:rPr>
          <w:rStyle w:val="SubtitleChar"/>
        </w:rPr>
      </w:pPr>
      <w:r>
        <w:rPr>
          <w:lang w:val="en-US"/>
        </w:rPr>
        <w:t xml:space="preserve">Single-page applications are heavily dependent on the ajax. Ajax is </w:t>
      </w:r>
      <w:r w:rsidRPr="00F93BCF">
        <w:rPr>
          <w:lang w:val="en-US"/>
        </w:rPr>
        <w:t xml:space="preserve">Asynchronous JavaScript </w:t>
      </w:r>
      <w:proofErr w:type="gramStart"/>
      <w:r w:rsidRPr="00F93BCF">
        <w:rPr>
          <w:lang w:val="en-US"/>
        </w:rPr>
        <w:t>And</w:t>
      </w:r>
      <w:proofErr w:type="gramEnd"/>
      <w:r w:rsidRPr="00F93BCF">
        <w:rPr>
          <w:lang w:val="en-US"/>
        </w:rPr>
        <w:t xml:space="preserve"> XML</w:t>
      </w:r>
      <w:r>
        <w:rPr>
          <w:lang w:val="en-US"/>
        </w:rPr>
        <w:t xml:space="preserve">. As the core technology of </w:t>
      </w:r>
      <w:r w:rsidR="00603606">
        <w:rPr>
          <w:lang w:val="en-US"/>
        </w:rPr>
        <w:t xml:space="preserve">the </w:t>
      </w:r>
      <w:r>
        <w:rPr>
          <w:lang w:val="en-US"/>
        </w:rPr>
        <w:t>web, AJAX has got more and more attention.</w:t>
      </w:r>
      <w:r w:rsidR="0038277C">
        <w:rPr>
          <w:lang w:val="en-US"/>
        </w:rPr>
        <w:t xml:space="preserve"> Because as mentioned earlier the quality of user interactivity cannot be ignored in modern-day websites so the rich client-side technology called ajax evolved. AJAX is nothing new but just a new way of using the old standards. All the work of fetching data from the server in runtime and reducing the server side and </w:t>
      </w:r>
      <w:proofErr w:type="gramStart"/>
      <w:r w:rsidR="0038277C">
        <w:rPr>
          <w:lang w:val="en-US"/>
        </w:rPr>
        <w:t>client side</w:t>
      </w:r>
      <w:proofErr w:type="gramEnd"/>
      <w:r w:rsidR="0038277C">
        <w:rPr>
          <w:lang w:val="en-US"/>
        </w:rPr>
        <w:t xml:space="preserve"> time is done by the ajax and it helps to improve the user </w:t>
      </w:r>
      <w:r w:rsidR="0038277C">
        <w:rPr>
          <w:lang w:val="en-US"/>
        </w:rPr>
        <w:lastRenderedPageBreak/>
        <w:t>experience. Traditionally XML was the choice of data format for the data to be transferred but Nowadays JSON is chosen.</w:t>
      </w:r>
      <w:r w:rsidR="003A0B4D">
        <w:rPr>
          <w:lang w:val="en-US"/>
        </w:rPr>
        <w:t xml:space="preserve"> </w:t>
      </w:r>
      <w:r w:rsidR="009C11B5" w:rsidRPr="009C11B5">
        <w:rPr>
          <w:rStyle w:val="SubtitleChar"/>
        </w:rPr>
        <w:fldChar w:fldCharType="begin" w:fldLock="1"/>
      </w:r>
      <w:r w:rsidR="00AB4C07">
        <w:rPr>
          <w:rStyle w:val="SubtitleChar"/>
        </w:rPr>
        <w:instrText>ADDIN CSL_CITATION {"citationItems":[{"id":"ITEM-1","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1","issue":"3","issued":{"date-parts":[["2015"]]},"page":"2876-2879","title":"Single Page Application using AngularJS","type":"article-journal","volume":"6"},"uris":["http://www.mendeley.com/documents/?uuid=4f8dde85-e2e2-4bcf-a17e-22b99a7d054c"]},{"id":"ITEM-2","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2","issue":"February 1998","issued":{"date-parts":[["2012"]]},"page":"1174-1177","publisher":"IEEE","title":"Comparison between JSON and XML in Applications Based on AJAX","type":"article-journal"},"uris":["http://www.mendeley.com/documents/?uuid=fee57824-fb43-4331-90e1-9f3ff35559f3"]},{"id":"ITEM-3","itemData":{"author":[{"dropping-particle":"","family":"Smith","given":"K","non-dropping-particle":"","parse-names":false,"suffix":""}],"id":"ITEM-3","issued":{"date-parts":[["0"]]},"page":"98-101","publisher":"IEEE","title":"Simplifying Ajax-style Web development","type":"article-journal"},"uris":["http://www.mendeley.com/documents/?uuid=7e203784-6ea9-4c7d-8746-d9561dee807e"]}],"mendeley":{"formattedCitation":"(Smith, no date; Lin &lt;i&gt;et al.&lt;/i&gt;, 2012; Jadhav &lt;i&gt;et al.&lt;/i&gt;, 2015)","plainTextFormattedCitation":"(Smith, no date; Lin et al., 2012; Jadhav et al., 2015)","previouslyFormattedCitation":"(Smith, no date; Lin &lt;i&gt;et al.&lt;/i&gt;, 2012; Jadhav &lt;i&gt;et al.&lt;/i&gt;, 2015)"},"properties":{"noteIndex":0},"schema":"https://github.com/citation-style-language/schema/raw/master/csl-citation.json"}</w:instrText>
      </w:r>
      <w:r w:rsidR="009C11B5" w:rsidRPr="009C11B5">
        <w:rPr>
          <w:rStyle w:val="SubtitleChar"/>
        </w:rPr>
        <w:fldChar w:fldCharType="separate"/>
      </w:r>
      <w:r w:rsidR="009C11B5" w:rsidRPr="009C11B5">
        <w:rPr>
          <w:rStyle w:val="SubtitleChar"/>
          <w:noProof/>
        </w:rPr>
        <w:t>(Smith, no date; Lin et al., 2012; Jadhav et al., 2015)</w:t>
      </w:r>
      <w:r w:rsidR="009C11B5" w:rsidRPr="009C11B5">
        <w:rPr>
          <w:rStyle w:val="SubtitleChar"/>
        </w:rPr>
        <w:fldChar w:fldCharType="end"/>
      </w:r>
    </w:p>
    <w:p w14:paraId="6ED61BF4" w14:textId="7257EE46" w:rsidR="00F557A9" w:rsidRDefault="007F6341" w:rsidP="00C747ED">
      <w:pPr>
        <w:pStyle w:val="Heading2"/>
        <w:numPr>
          <w:ilvl w:val="1"/>
          <w:numId w:val="2"/>
        </w:numPr>
        <w:rPr>
          <w:lang w:val="en-US"/>
        </w:rPr>
      </w:pPr>
      <w:bookmarkStart w:id="4" w:name="_Toc48939299"/>
      <w:r>
        <w:rPr>
          <w:lang w:val="en-US"/>
        </w:rPr>
        <w:t>Java</w:t>
      </w:r>
      <w:r w:rsidR="00FB5CA1">
        <w:rPr>
          <w:lang w:val="en-US"/>
        </w:rPr>
        <w:t>S</w:t>
      </w:r>
      <w:r>
        <w:rPr>
          <w:lang w:val="en-US"/>
        </w:rPr>
        <w:t>cript Frameworks</w:t>
      </w:r>
      <w:bookmarkEnd w:id="4"/>
    </w:p>
    <w:p w14:paraId="5476F312" w14:textId="3057C0B1" w:rsidR="00C747ED" w:rsidRDefault="00C77076" w:rsidP="00C747ED">
      <w:pPr>
        <w:rPr>
          <w:lang w:val="en-US"/>
        </w:rPr>
      </w:pPr>
      <w:r>
        <w:rPr>
          <w:lang w:val="en-US"/>
        </w:rPr>
        <w:t xml:space="preserve">The existence of </w:t>
      </w:r>
      <w:proofErr w:type="spellStart"/>
      <w:r>
        <w:rPr>
          <w:lang w:val="en-US"/>
        </w:rPr>
        <w:t>javascript</w:t>
      </w:r>
      <w:proofErr w:type="spellEnd"/>
      <w:r>
        <w:rPr>
          <w:lang w:val="en-US"/>
        </w:rPr>
        <w:t xml:space="preserve"> frameworks is since 1995, and it is one of the most widely known and used programming language for front end web development. Still, JavaScript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proofErr w:type="spellStart"/>
      <w:r w:rsidR="00E23B6A">
        <w:rPr>
          <w:lang w:val="en-US"/>
        </w:rPr>
        <w:t>Javascript</w:t>
      </w:r>
      <w:proofErr w:type="spellEnd"/>
      <w:r w:rsidR="00E23B6A">
        <w:rPr>
          <w:lang w:val="en-US"/>
        </w:rPr>
        <w:t xml:space="preserve"> language for web development, many JavaScript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4235C408" w:rsidR="004611C0" w:rsidRPr="00FD74F6" w:rsidRDefault="004611C0" w:rsidP="00FD74F6">
      <w:pPr>
        <w:pStyle w:val="Heading2"/>
      </w:pPr>
      <w:bookmarkStart w:id="5" w:name="_Toc48939300"/>
      <w:r w:rsidRPr="00FD74F6">
        <w:t>1.4</w:t>
      </w:r>
      <w:r w:rsidR="00FD74F6">
        <w:t xml:space="preserve"> </w:t>
      </w:r>
      <w:r w:rsidR="00197E50" w:rsidRPr="00FD74F6">
        <w:t>Rationale</w:t>
      </w:r>
      <w:bookmarkEnd w:id="5"/>
      <w:r w:rsidRPr="00FD74F6">
        <w:t xml:space="preserve"> </w:t>
      </w:r>
    </w:p>
    <w:p w14:paraId="4B8D05A2" w14:textId="43836F15" w:rsidR="00A40A70" w:rsidRDefault="00CD786D" w:rsidP="00A40A70">
      <w:pPr>
        <w:rPr>
          <w:lang w:val="en-US"/>
        </w:rPr>
      </w:pPr>
      <w:r>
        <w:rPr>
          <w:lang w:val="en-US"/>
        </w:rPr>
        <w:t>As discussed above to improve the web development to the next level there is a jungle of JavaScript frameworks are available.</w:t>
      </w:r>
      <w:r w:rsidR="00E062E3">
        <w:rPr>
          <w:lang w:val="en-US"/>
        </w:rPr>
        <w:t xml:space="preserve"> Sometimes developers may choose more than one framework to fulfill the requirement of applications, so there is always a conflict of which framework to choose.</w:t>
      </w:r>
      <w:r w:rsidR="00112E62">
        <w:rPr>
          <w:lang w:val="en-US"/>
        </w:rPr>
        <w:t xml:space="preserve"> </w:t>
      </w:r>
      <w:r w:rsidR="00E60E25" w:rsidRPr="00E60E25">
        <w:rPr>
          <w:rStyle w:val="SubtitleChar"/>
        </w:rPr>
        <w:fldChar w:fldCharType="begin" w:fldLock="1"/>
      </w:r>
      <w:r w:rsidR="00EF04F7">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noProof/>
        </w:rPr>
        <w:t>(Graziotin and Abrahamsson,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s of this framework is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proofErr w:type="spellStart"/>
      <w:r w:rsidR="0089635C">
        <w:rPr>
          <w:lang w:val="en-US"/>
        </w:rPr>
        <w:t>Javascript</w:t>
      </w:r>
      <w:proofErr w:type="spellEnd"/>
      <w:r w:rsidR="0089635C">
        <w:rPr>
          <w:lang w:val="en-US"/>
        </w:rPr>
        <w:t xml:space="preserve"> frameworks. The chosen JavaScript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bookmarkStart w:id="6" w:name="_Toc48939301"/>
      <w:r>
        <w:rPr>
          <w:lang w:val="en-US"/>
        </w:rPr>
        <w:t>Research Question</w:t>
      </w:r>
      <w:bookmarkEnd w:id="6"/>
    </w:p>
    <w:p w14:paraId="2AC5E3A5" w14:textId="05D2BB0C"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proofErr w:type="spellStart"/>
      <w:r w:rsidR="003711AD">
        <w:rPr>
          <w:lang w:val="en-US"/>
        </w:rPr>
        <w:t>javascript</w:t>
      </w:r>
      <w:proofErr w:type="spellEnd"/>
      <w:r w:rsidR="003711AD">
        <w:rPr>
          <w:lang w:val="en-US"/>
        </w:rPr>
        <w:t xml:space="preserve"> frameworks on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the websites display speed 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3A522490" w14:textId="386DFFB3" w:rsidR="00696803" w:rsidRPr="00372E59" w:rsidRDefault="00372E59" w:rsidP="00372E59">
      <w:pPr>
        <w:pStyle w:val="ListParagraph"/>
        <w:numPr>
          <w:ilvl w:val="0"/>
          <w:numId w:val="4"/>
        </w:numPr>
        <w:rPr>
          <w:lang w:val="en-US"/>
        </w:rPr>
      </w:pPr>
      <w:r>
        <w:rPr>
          <w:lang w:val="en-US"/>
        </w:rPr>
        <w:t>How to evaluate the JavaScript frameworks for Single Page Applications (SPA)?</w:t>
      </w:r>
    </w:p>
    <w:p w14:paraId="64B8BD77" w14:textId="13137F36" w:rsidR="0065788A" w:rsidRDefault="00682104" w:rsidP="00682104">
      <w:pPr>
        <w:pStyle w:val="Heading2"/>
        <w:numPr>
          <w:ilvl w:val="1"/>
          <w:numId w:val="5"/>
        </w:numPr>
        <w:rPr>
          <w:lang w:val="en-US"/>
        </w:rPr>
      </w:pPr>
      <w:r>
        <w:rPr>
          <w:lang w:val="en-US"/>
        </w:rPr>
        <w:t xml:space="preserve"> </w:t>
      </w:r>
      <w:bookmarkStart w:id="7" w:name="_Toc48939302"/>
      <w:r w:rsidR="006763F9">
        <w:rPr>
          <w:lang w:val="en-US"/>
        </w:rPr>
        <w:t xml:space="preserve">My Interest </w:t>
      </w:r>
      <w:proofErr w:type="gramStart"/>
      <w:r w:rsidR="006763F9">
        <w:rPr>
          <w:lang w:val="en-US"/>
        </w:rPr>
        <w:t>In</w:t>
      </w:r>
      <w:proofErr w:type="gramEnd"/>
      <w:r w:rsidR="006763F9">
        <w:rPr>
          <w:lang w:val="en-US"/>
        </w:rPr>
        <w:t xml:space="preserve"> The Topic</w:t>
      </w:r>
      <w:bookmarkEnd w:id="7"/>
    </w:p>
    <w:p w14:paraId="0BDD0677" w14:textId="354292A3"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Not just in JavaScript but any other language like Java, PHP, Python</w:t>
      </w:r>
      <w:r w:rsidR="0001560D">
        <w:rPr>
          <w:lang w:val="en-US"/>
        </w:rPr>
        <w:t>,</w:t>
      </w:r>
      <w:r w:rsidR="005C0E81">
        <w:rPr>
          <w:lang w:val="en-US"/>
        </w:rPr>
        <w:t xml:space="preserve"> etc.</w:t>
      </w:r>
    </w:p>
    <w:p w14:paraId="56005925" w14:textId="548E23E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proofErr w:type="spellStart"/>
      <w:r>
        <w:rPr>
          <w:lang w:val="en-US"/>
        </w:rPr>
        <w:t>javascript</w:t>
      </w:r>
      <w:proofErr w:type="spellEnd"/>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176EB2DF" w:rsidR="0054167A" w:rsidRDefault="00AF6DB0" w:rsidP="00682104">
      <w:pPr>
        <w:rPr>
          <w:lang w:val="en-US"/>
        </w:rPr>
      </w:pPr>
      <w:r>
        <w:rPr>
          <w:lang w:val="en-US"/>
        </w:rPr>
        <w:lastRenderedPageBreak/>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have worked with the JavaScript,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1956DEE2" w:rsidR="00F47F01" w:rsidRDefault="00F47F01" w:rsidP="00DE28B0">
      <w:pPr>
        <w:pStyle w:val="Heading2"/>
        <w:numPr>
          <w:ilvl w:val="1"/>
          <w:numId w:val="5"/>
        </w:numPr>
        <w:rPr>
          <w:lang w:val="en-US"/>
        </w:rPr>
      </w:pPr>
      <w:bookmarkStart w:id="8" w:name="_Toc48939303"/>
      <w:r>
        <w:rPr>
          <w:lang w:val="en-US"/>
        </w:rPr>
        <w:t>Roadmap for the dissertation</w:t>
      </w:r>
      <w:bookmarkEnd w:id="8"/>
    </w:p>
    <w:p w14:paraId="7F455F14" w14:textId="77777777" w:rsidR="0057070B" w:rsidRDefault="00CE1DAA" w:rsidP="00DE28B0">
      <w:pPr>
        <w:rPr>
          <w:lang w:val="en-US"/>
        </w:rPr>
      </w:pPr>
      <w:r>
        <w:rPr>
          <w:lang w:val="en-US"/>
        </w:rPr>
        <w:t>This dissertation is carried out in the following steps.</w:t>
      </w:r>
      <w:r w:rsidR="00DF54B2">
        <w:rPr>
          <w:lang w:val="en-US"/>
        </w:rPr>
        <w:t xml:space="preserve"> </w:t>
      </w:r>
    </w:p>
    <w:p w14:paraId="551E0A72" w14:textId="77777777" w:rsidR="0057070B" w:rsidRPr="0057070B" w:rsidRDefault="00DF54B2" w:rsidP="0057070B">
      <w:pPr>
        <w:pStyle w:val="ListParagraph"/>
        <w:numPr>
          <w:ilvl w:val="0"/>
          <w:numId w:val="9"/>
        </w:numPr>
        <w:rPr>
          <w:lang w:val="en-US"/>
        </w:rPr>
      </w:pPr>
      <w:r w:rsidRPr="0057070B">
        <w:rPr>
          <w:lang w:val="en-US"/>
        </w:rPr>
        <w:t>Chapter 2 the details about the previous research have been discussed. Their methodologies, frameworks used by them, and metrics used by them are discussed.</w:t>
      </w:r>
      <w:r w:rsidR="00D506AC" w:rsidRPr="0057070B">
        <w:rPr>
          <w:lang w:val="en-US"/>
        </w:rPr>
        <w:t xml:space="preserve"> </w:t>
      </w:r>
    </w:p>
    <w:p w14:paraId="5CF56CF7" w14:textId="77777777" w:rsidR="0057070B" w:rsidRPr="0057070B" w:rsidRDefault="00D506AC" w:rsidP="0057070B">
      <w:pPr>
        <w:pStyle w:val="ListParagraph"/>
        <w:numPr>
          <w:ilvl w:val="0"/>
          <w:numId w:val="9"/>
        </w:numPr>
        <w:rPr>
          <w:lang w:val="en-US"/>
        </w:rPr>
      </w:pPr>
      <w:r w:rsidRPr="0057070B">
        <w:rPr>
          <w:lang w:val="en-US"/>
        </w:rPr>
        <w:t>The next chapter is the methodology, in this chapter how this research will be carried out, which frameworks will be chosen what metrics will be chosen is discussed.</w:t>
      </w:r>
      <w:r w:rsidR="0002623B" w:rsidRPr="0057070B">
        <w:rPr>
          <w:lang w:val="en-US"/>
        </w:rPr>
        <w:t xml:space="preserve"> </w:t>
      </w:r>
    </w:p>
    <w:p w14:paraId="295B4F96" w14:textId="77777777" w:rsidR="0057070B" w:rsidRPr="0057070B" w:rsidRDefault="0002623B" w:rsidP="0057070B">
      <w:pPr>
        <w:pStyle w:val="ListParagraph"/>
        <w:numPr>
          <w:ilvl w:val="0"/>
          <w:numId w:val="9"/>
        </w:numPr>
        <w:rPr>
          <w:lang w:val="en-US"/>
        </w:rPr>
      </w:pPr>
      <w:r w:rsidRPr="0057070B">
        <w:rPr>
          <w:lang w:val="en-US"/>
        </w:rPr>
        <w:t>The next chapter will be the development and results. Here the development of the application using different frameworks will be discussed and after the development</w:t>
      </w:r>
      <w:r w:rsidR="00F839AF" w:rsidRPr="0057070B">
        <w:rPr>
          <w:lang w:val="en-US"/>
        </w:rPr>
        <w:t>,</w:t>
      </w:r>
      <w:r w:rsidRPr="0057070B">
        <w:rPr>
          <w:lang w:val="en-US"/>
        </w:rPr>
        <w:t xml:space="preserve"> their performance will be computed.</w:t>
      </w:r>
      <w:r w:rsidR="00DE0EC6" w:rsidRPr="0057070B">
        <w:rPr>
          <w:lang w:val="en-US"/>
        </w:rPr>
        <w:t xml:space="preserve"> After the development, </w:t>
      </w:r>
    </w:p>
    <w:p w14:paraId="04C7C375" w14:textId="77777777" w:rsidR="0057070B" w:rsidRPr="0057070B" w:rsidRDefault="00DE0EC6" w:rsidP="0057070B">
      <w:pPr>
        <w:pStyle w:val="ListParagraph"/>
        <w:numPr>
          <w:ilvl w:val="0"/>
          <w:numId w:val="9"/>
        </w:numPr>
        <w:rPr>
          <w:lang w:val="en-US"/>
        </w:rPr>
      </w:pPr>
      <w:r w:rsidRPr="0057070B">
        <w:rPr>
          <w:lang w:val="en-US"/>
        </w:rPr>
        <w:t>the next chapter is evaluation and discussion</w:t>
      </w:r>
      <w:r w:rsidR="003A365D" w:rsidRPr="0057070B">
        <w:rPr>
          <w:lang w:val="en-US"/>
        </w:rPr>
        <w:t xml:space="preserve"> where all the findings and result</w:t>
      </w:r>
      <w:r w:rsidR="003E538C" w:rsidRPr="0057070B">
        <w:rPr>
          <w:lang w:val="en-US"/>
        </w:rPr>
        <w:t>s</w:t>
      </w:r>
      <w:r w:rsidR="003A365D" w:rsidRPr="0057070B">
        <w:rPr>
          <w:lang w:val="en-US"/>
        </w:rPr>
        <w:t xml:space="preserve"> will be discussed.</w:t>
      </w:r>
      <w:r w:rsidR="0097127A" w:rsidRPr="0057070B">
        <w:rPr>
          <w:lang w:val="en-US"/>
        </w:rPr>
        <w:t xml:space="preserve"> </w:t>
      </w:r>
    </w:p>
    <w:p w14:paraId="2153725B" w14:textId="2F08EF0E" w:rsidR="00DE28B0" w:rsidRPr="0057070B" w:rsidRDefault="0097127A" w:rsidP="0057070B">
      <w:pPr>
        <w:pStyle w:val="ListParagraph"/>
        <w:numPr>
          <w:ilvl w:val="0"/>
          <w:numId w:val="9"/>
        </w:numPr>
        <w:rPr>
          <w:lang w:val="en-US"/>
        </w:rPr>
      </w:pPr>
      <w:r w:rsidRPr="0057070B">
        <w:rPr>
          <w:lang w:val="en-US"/>
        </w:rPr>
        <w:t>And the last chapter will be the conclusion and future scope.</w:t>
      </w:r>
    </w:p>
    <w:p w14:paraId="23437E74" w14:textId="408D46AA" w:rsidR="00545DC7" w:rsidRDefault="00545DC7" w:rsidP="00DE28B0">
      <w:pPr>
        <w:rPr>
          <w:lang w:val="en-US"/>
        </w:rPr>
      </w:pPr>
    </w:p>
    <w:p w14:paraId="3AB37BC6" w14:textId="721E3FCC" w:rsidR="00E6466A" w:rsidRDefault="006313D5" w:rsidP="00DE28B0">
      <w:pPr>
        <w:rPr>
          <w:lang w:val="en-US"/>
        </w:rPr>
      </w:pPr>
      <w:r>
        <w:rPr>
          <w:noProof/>
          <w:lang w:val="en-US"/>
        </w:rPr>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D827B9C" w14:textId="7F9F0203" w:rsidR="001C2E97" w:rsidRDefault="001C2E97" w:rsidP="00DE28B0">
      <w:pPr>
        <w:rPr>
          <w:lang w:val="en-US"/>
        </w:rPr>
      </w:pPr>
    </w:p>
    <w:p w14:paraId="121D3730" w14:textId="77777777" w:rsidR="001C2E97" w:rsidRDefault="001C2E97">
      <w:pPr>
        <w:spacing w:after="160"/>
        <w:jc w:val="left"/>
        <w:rPr>
          <w:lang w:val="en-US"/>
        </w:rPr>
      </w:pPr>
      <w:r>
        <w:rPr>
          <w:lang w:val="en-US"/>
        </w:rPr>
        <w:br w:type="page"/>
      </w:r>
    </w:p>
    <w:p w14:paraId="6D981D0A" w14:textId="1BB00522" w:rsidR="007810B4" w:rsidRDefault="001C2E97" w:rsidP="001C2E97">
      <w:pPr>
        <w:pStyle w:val="Heading1"/>
        <w:rPr>
          <w:lang w:val="en-US"/>
        </w:rPr>
      </w:pPr>
      <w:bookmarkStart w:id="9" w:name="_Toc48939304"/>
      <w:r>
        <w:rPr>
          <w:lang w:val="en-US"/>
        </w:rPr>
        <w:lastRenderedPageBreak/>
        <w:t>CHAPTER 2: LITERATURE REVIEW</w:t>
      </w:r>
      <w:r w:rsidR="00732E23">
        <w:rPr>
          <w:lang w:val="en-US"/>
        </w:rPr>
        <w:t xml:space="preserve"> &amp; RELATED WORK</w:t>
      </w:r>
      <w:bookmarkEnd w:id="9"/>
    </w:p>
    <w:p w14:paraId="32A47394" w14:textId="4D2CCA4B" w:rsidR="00964347" w:rsidRDefault="00237FCA" w:rsidP="00964347">
      <w:pPr>
        <w:rPr>
          <w:lang w:val="en-US"/>
        </w:rPr>
      </w:pPr>
      <w:r>
        <w:rPr>
          <w:lang w:val="en-US"/>
        </w:rPr>
        <w:t xml:space="preserve">This work is all about comparing the different latest </w:t>
      </w:r>
      <w:proofErr w:type="spellStart"/>
      <w:r>
        <w:rPr>
          <w:lang w:val="en-US"/>
        </w:rPr>
        <w:t>javascript</w:t>
      </w:r>
      <w:proofErr w:type="spellEnd"/>
      <w:r>
        <w:rPr>
          <w:lang w:val="en-US"/>
        </w:rPr>
        <w:t xml:space="preserve"> frameworks and evaluating them, which is nothing but benchmarking. </w:t>
      </w:r>
      <w:proofErr w:type="gramStart"/>
      <w:r>
        <w:rPr>
          <w:lang w:val="en-US"/>
        </w:rPr>
        <w:t>So</w:t>
      </w:r>
      <w:proofErr w:type="gramEnd"/>
      <w:r>
        <w:rPr>
          <w:lang w:val="en-US"/>
        </w:rPr>
        <w:t xml:space="preserve"> this chapter will discuss the background information on what is benchmarking and its importance in the field of technology, What are the frameworks and their importance </w:t>
      </w:r>
    </w:p>
    <w:p w14:paraId="4A597B55" w14:textId="2890552F" w:rsidR="00237FCA" w:rsidRDefault="0095466B" w:rsidP="0095466B">
      <w:pPr>
        <w:pStyle w:val="Heading2"/>
        <w:rPr>
          <w:lang w:val="en-US"/>
        </w:rPr>
      </w:pPr>
      <w:bookmarkStart w:id="10" w:name="_Toc48939305"/>
      <w:r>
        <w:rPr>
          <w:lang w:val="en-US"/>
        </w:rPr>
        <w:t>2.1 Benchmarking</w:t>
      </w:r>
      <w:bookmarkEnd w:id="10"/>
    </w:p>
    <w:p w14:paraId="40BB2134" w14:textId="22CCCF08" w:rsidR="00112E62" w:rsidRDefault="00112E62" w:rsidP="0095466B">
      <w:pPr>
        <w:rPr>
          <w:rStyle w:val="SubtitleChar"/>
        </w:rPr>
      </w:pPr>
      <w:r>
        <w:rPr>
          <w:lang w:val="en-US"/>
        </w:rPr>
        <w:t xml:space="preserve">According to the various sources, there are different ways of defining the benchmarks but more or less what is mean is the same. Here are some definitions of benchmarking by various sources, the International Organization for Standardization and the International Electrotechnical Commission has defined benchmark as </w:t>
      </w:r>
      <w:r w:rsidRPr="00112E62">
        <w:rPr>
          <w:i/>
          <w:iCs/>
          <w:lang w:val="en-US"/>
        </w:rPr>
        <w:t>“A standard against which results can be measured or assessed”</w:t>
      </w:r>
      <w:r>
        <w:rPr>
          <w:lang w:val="en-US"/>
        </w:rPr>
        <w:t xml:space="preserve"> in the same way IEEE defines benchmarking as </w:t>
      </w:r>
      <w:r w:rsidRPr="00112E62">
        <w:rPr>
          <w:i/>
          <w:iCs/>
          <w:lang w:val="en-US"/>
        </w:rPr>
        <w:t xml:space="preserve">“A standard against which measurements or comparison can be made” </w:t>
      </w:r>
      <w:r>
        <w:rPr>
          <w:lang w:val="en-US"/>
        </w:rPr>
        <w:t xml:space="preserve">According to </w:t>
      </w:r>
      <w:proofErr w:type="spellStart"/>
      <w:r>
        <w:rPr>
          <w:lang w:val="en-US"/>
        </w:rPr>
        <w:t>to</w:t>
      </w:r>
      <w:proofErr w:type="spellEnd"/>
      <w:r>
        <w:rPr>
          <w:lang w:val="en-US"/>
        </w:rPr>
        <w:t xml:space="preserve"> the </w:t>
      </w:r>
      <w:proofErr w:type="spellStart"/>
      <w:r w:rsidR="00EF04F7">
        <w:rPr>
          <w:lang w:val="en-US"/>
        </w:rPr>
        <w:t>Bouckaert</w:t>
      </w:r>
      <w:proofErr w:type="spellEnd"/>
      <w:r w:rsidR="00EF04F7">
        <w:rPr>
          <w:lang w:val="en-US"/>
        </w:rPr>
        <w:t xml:space="preserve">, Philips &amp; </w:t>
      </w:r>
      <w:r w:rsidR="00E220B0">
        <w:rPr>
          <w:lang w:val="en-US"/>
        </w:rPr>
        <w:t>Wa</w:t>
      </w:r>
      <w:r w:rsidR="00EF04F7">
        <w:rPr>
          <w:lang w:val="en-US"/>
        </w:rPr>
        <w:t>llander the computer benchmarking can be defined as computer benchmarking is “</w:t>
      </w:r>
      <w:r w:rsidR="00EF04F7">
        <w:rPr>
          <w:i/>
          <w:iCs/>
          <w:lang w:val="en-US"/>
        </w:rPr>
        <w:t>The act of measuring and evaluating computational performance, networking, protocols, device</w:t>
      </w:r>
      <w:r w:rsidR="00E220B0">
        <w:rPr>
          <w:i/>
          <w:iCs/>
          <w:lang w:val="en-US"/>
        </w:rPr>
        <w:t>,</w:t>
      </w:r>
      <w:r w:rsidR="00EF04F7">
        <w:rPr>
          <w:i/>
          <w:iCs/>
          <w:lang w:val="en-US"/>
        </w:rPr>
        <w:t xml:space="preserve"> and networks, under reference conditions, relative to a reference evaluation</w:t>
      </w:r>
      <w:r w:rsidR="00EF04F7">
        <w:rPr>
          <w:lang w:val="en-US"/>
        </w:rPr>
        <w:t xml:space="preserve">” </w:t>
      </w:r>
      <w:r w:rsidR="00EF04F7" w:rsidRPr="00EF04F7">
        <w:rPr>
          <w:rStyle w:val="SubtitleChar"/>
        </w:rPr>
        <w:fldChar w:fldCharType="begin" w:fldLock="1"/>
      </w:r>
      <w:r w:rsidR="00076A3D">
        <w:rPr>
          <w:rStyle w:val="SubtitleChar"/>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EF04F7">
        <w:rPr>
          <w:rStyle w:val="SubtitleChar"/>
        </w:rPr>
        <w:fldChar w:fldCharType="separate"/>
      </w:r>
      <w:r w:rsidR="00EF04F7" w:rsidRPr="00EF04F7">
        <w:rPr>
          <w:rStyle w:val="SubtitleChar"/>
          <w:noProof/>
        </w:rPr>
        <w:t>(Bouckaert et al., 2011)</w:t>
      </w:r>
      <w:r w:rsidR="00EF04F7" w:rsidRPr="00EF04F7">
        <w:rPr>
          <w:rStyle w:val="SubtitleChar"/>
        </w:rPr>
        <w:fldChar w:fldCharType="end"/>
      </w:r>
      <w:r w:rsidR="00E220B0">
        <w:rPr>
          <w:rStyle w:val="SubtitleChar"/>
        </w:rPr>
        <w:t>.</w:t>
      </w:r>
    </w:p>
    <w:p w14:paraId="78623191" w14:textId="1A7592FB" w:rsidR="00E220B0" w:rsidRDefault="00E220B0" w:rsidP="00E220B0">
      <w:pPr>
        <w:rPr>
          <w:rStyle w:val="SubtitleChar"/>
          <w:rFonts w:eastAsiaTheme="minorHAnsi"/>
          <w:i w:val="0"/>
          <w:color w:val="auto"/>
          <w:spacing w:val="0"/>
          <w:sz w:val="24"/>
        </w:rPr>
      </w:pPr>
      <w:r w:rsidRPr="00E220B0">
        <w:rPr>
          <w:rStyle w:val="SubtitleChar"/>
          <w:rFonts w:eastAsiaTheme="minorHAnsi"/>
          <w:i w:val="0"/>
          <w:color w:val="auto"/>
          <w:spacing w:val="0"/>
          <w:sz w:val="24"/>
        </w:rPr>
        <w:t>Now that definition of benchmarking is clear</w:t>
      </w:r>
      <w:r>
        <w:rPr>
          <w:rStyle w:val="SubtitleChar"/>
          <w:rFonts w:eastAsiaTheme="minorHAnsi"/>
          <w:i w:val="0"/>
          <w:color w:val="auto"/>
          <w:spacing w:val="0"/>
          <w:sz w:val="24"/>
        </w:rPr>
        <w:t>, let's see what are the computer benchmarking and their types and understand their importance.</w:t>
      </w:r>
    </w:p>
    <w:p w14:paraId="7B7C19E2" w14:textId="61538400" w:rsidR="007E64C4" w:rsidRDefault="002A506C" w:rsidP="00E220B0">
      <w:pPr>
        <w:rPr>
          <w:rStyle w:val="SubtitleChar"/>
        </w:rPr>
      </w:pPr>
      <w:r>
        <w:rPr>
          <w:rStyle w:val="SubtitleChar"/>
          <w:rFonts w:eastAsiaTheme="minorHAnsi"/>
          <w:i w:val="0"/>
          <w:color w:val="auto"/>
          <w:spacing w:val="0"/>
          <w:sz w:val="24"/>
        </w:rPr>
        <w:t>Be</w:t>
      </w:r>
      <w:r w:rsidR="00640BA0">
        <w:rPr>
          <w:rStyle w:val="SubtitleChar"/>
          <w:rFonts w:eastAsiaTheme="minorHAnsi"/>
          <w:i w:val="0"/>
          <w:color w:val="auto"/>
          <w:spacing w:val="0"/>
          <w:sz w:val="24"/>
        </w:rPr>
        <w:t>nchma</w:t>
      </w:r>
      <w:r>
        <w:rPr>
          <w:rStyle w:val="SubtitleChar"/>
          <w:rFonts w:eastAsiaTheme="minorHAnsi"/>
          <w:i w:val="0"/>
          <w:color w:val="auto"/>
          <w:spacing w:val="0"/>
          <w:sz w:val="24"/>
        </w:rPr>
        <w:t>rking is not a new concept. Benchmarking has been around for more than decades. It’s being used for comparing various platforms, different tools, different technologies, and their performances.</w:t>
      </w:r>
      <w:r w:rsidR="00C54BF4">
        <w:rPr>
          <w:rStyle w:val="SubtitleChar"/>
          <w:rFonts w:eastAsiaTheme="minorHAnsi"/>
          <w:i w:val="0"/>
          <w:color w:val="auto"/>
          <w:spacing w:val="0"/>
          <w:sz w:val="24"/>
        </w:rPr>
        <w:t xml:space="preserve"> </w:t>
      </w:r>
      <w:r w:rsidR="002B5F54">
        <w:rPr>
          <w:rStyle w:val="SubtitleChar"/>
          <w:rFonts w:eastAsiaTheme="minorHAnsi"/>
          <w:i w:val="0"/>
          <w:color w:val="auto"/>
          <w:spacing w:val="0"/>
          <w:sz w:val="24"/>
        </w:rPr>
        <w:t>It finds out differences between different components of the same families and tries to evaluate them.</w:t>
      </w:r>
      <w:r w:rsidR="00076A3D">
        <w:rPr>
          <w:rStyle w:val="SubtitleChar"/>
          <w:rFonts w:eastAsiaTheme="minorHAnsi"/>
          <w:i w:val="0"/>
          <w:color w:val="auto"/>
          <w:spacing w:val="0"/>
          <w:sz w:val="24"/>
        </w:rPr>
        <w:t xml:space="preserve"> </w:t>
      </w:r>
      <w:r w:rsidR="00076A3D" w:rsidRPr="00076A3D">
        <w:rPr>
          <w:rStyle w:val="SubtitleChar"/>
        </w:rPr>
        <w:fldChar w:fldCharType="begin" w:fldLock="1"/>
      </w:r>
      <w:r w:rsidR="00404858">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076A3D">
        <w:rPr>
          <w:rStyle w:val="SubtitleChar"/>
        </w:rPr>
        <w:fldChar w:fldCharType="separate"/>
      </w:r>
      <w:r w:rsidR="00076A3D" w:rsidRPr="00076A3D">
        <w:rPr>
          <w:rStyle w:val="SubtitleChar"/>
          <w:noProof/>
        </w:rPr>
        <w:t>(Lawrence, 2017)</w:t>
      </w:r>
      <w:r w:rsidR="00076A3D" w:rsidRPr="00076A3D">
        <w:rPr>
          <w:rStyle w:val="SubtitleChar"/>
        </w:rPr>
        <w:fldChar w:fldCharType="end"/>
      </w:r>
      <w:r w:rsidR="00C221D6">
        <w:rPr>
          <w:rStyle w:val="SubtitleChar"/>
        </w:rPr>
        <w:t>.</w:t>
      </w:r>
      <w:r w:rsidR="009F0899">
        <w:rPr>
          <w:rStyle w:val="SubtitleChar"/>
        </w:rPr>
        <w:t xml:space="preserve"> </w:t>
      </w:r>
      <w:r w:rsidR="009F0899">
        <w:rPr>
          <w:rStyle w:val="SubtitleChar"/>
          <w:rFonts w:eastAsiaTheme="minorHAnsi"/>
          <w:i w:val="0"/>
          <w:iCs/>
          <w:color w:val="auto"/>
          <w:spacing w:val="0"/>
          <w:sz w:val="24"/>
        </w:rPr>
        <w:t>Benchmarking tools are nothing but the solutions which are developed to</w:t>
      </w:r>
      <w:r>
        <w:rPr>
          <w:rStyle w:val="SubtitleChar"/>
          <w:rFonts w:eastAsiaTheme="minorHAnsi"/>
          <w:i w:val="0"/>
          <w:color w:val="auto"/>
          <w:spacing w:val="0"/>
          <w:sz w:val="24"/>
        </w:rPr>
        <w:t xml:space="preserve"> </w:t>
      </w:r>
      <w:r w:rsidR="009F0899">
        <w:rPr>
          <w:rStyle w:val="SubtitleChar"/>
          <w:rFonts w:eastAsiaTheme="minorHAnsi"/>
          <w:i w:val="0"/>
          <w:color w:val="auto"/>
          <w:spacing w:val="0"/>
          <w:sz w:val="24"/>
        </w:rPr>
        <w:t xml:space="preserve">automate the process to evaluate the different metrics of different application in the customer environment. </w:t>
      </w:r>
      <w:r w:rsidR="00640BA0">
        <w:rPr>
          <w:rStyle w:val="SubtitleChar"/>
          <w:rFonts w:eastAsiaTheme="minorHAnsi"/>
          <w:i w:val="0"/>
          <w:color w:val="auto"/>
          <w:spacing w:val="0"/>
          <w:sz w:val="24"/>
        </w:rPr>
        <w:t xml:space="preserve">Benchmarking comes in handy for the organizations or individuals while choosing </w:t>
      </w:r>
      <w:r w:rsidR="00ED719F">
        <w:rPr>
          <w:rStyle w:val="SubtitleChar"/>
          <w:rFonts w:eastAsiaTheme="minorHAnsi"/>
          <w:i w:val="0"/>
          <w:color w:val="auto"/>
          <w:spacing w:val="0"/>
          <w:sz w:val="24"/>
        </w:rPr>
        <w:t xml:space="preserve">a </w:t>
      </w:r>
      <w:r w:rsidR="00640BA0">
        <w:rPr>
          <w:rStyle w:val="SubtitleChar"/>
          <w:rFonts w:eastAsiaTheme="minorHAnsi"/>
          <w:i w:val="0"/>
          <w:color w:val="auto"/>
          <w:spacing w:val="0"/>
          <w:sz w:val="24"/>
        </w:rPr>
        <w:t>particular tool or technology for their own need</w:t>
      </w:r>
      <w:r w:rsidR="00ED719F">
        <w:rPr>
          <w:rStyle w:val="SubtitleChar"/>
          <w:rFonts w:eastAsiaTheme="minorHAnsi"/>
          <w:i w:val="0"/>
          <w:color w:val="auto"/>
          <w:spacing w:val="0"/>
          <w:sz w:val="24"/>
        </w:rPr>
        <w:t>s</w:t>
      </w:r>
      <w:r w:rsidR="00640BA0">
        <w:rPr>
          <w:rStyle w:val="SubtitleChar"/>
          <w:rFonts w:eastAsiaTheme="minorHAnsi"/>
          <w:i w:val="0"/>
          <w:color w:val="auto"/>
          <w:spacing w:val="0"/>
          <w:sz w:val="24"/>
        </w:rPr>
        <w:t>, so while choosing that they can compare the different aspects of solutions instead of choosing one solution every time thinking of it as an only correct solution.</w:t>
      </w:r>
      <w:r w:rsidR="00ED719F">
        <w:rPr>
          <w:rStyle w:val="SubtitleChar"/>
          <w:rFonts w:eastAsiaTheme="minorHAnsi"/>
          <w:i w:val="0"/>
          <w:color w:val="auto"/>
          <w:spacing w:val="0"/>
          <w:sz w:val="24"/>
        </w:rPr>
        <w:t xml:space="preserve"> Benchmarking can also be helpful for the ones who are developing a new solution, so they can compare their result with the old solutions and get an idea of their solution to improving so overall it will help in standardization.</w:t>
      </w:r>
      <w:r w:rsidR="00404858">
        <w:rPr>
          <w:rStyle w:val="SubtitleChar"/>
          <w:rFonts w:eastAsiaTheme="minorHAnsi"/>
          <w:i w:val="0"/>
          <w:color w:val="auto"/>
          <w:spacing w:val="0"/>
          <w:sz w:val="24"/>
        </w:rPr>
        <w:t xml:space="preserve"> </w:t>
      </w:r>
      <w:r w:rsidR="00404858" w:rsidRPr="00404858">
        <w:rPr>
          <w:rStyle w:val="SubtitleChar"/>
        </w:rPr>
        <w:fldChar w:fldCharType="begin" w:fldLock="1"/>
      </w:r>
      <w:r w:rsidR="00F3515D">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404858">
        <w:rPr>
          <w:rStyle w:val="SubtitleChar"/>
        </w:rPr>
        <w:fldChar w:fldCharType="separate"/>
      </w:r>
      <w:r w:rsidR="00404858" w:rsidRPr="00404858">
        <w:rPr>
          <w:rStyle w:val="SubtitleChar"/>
          <w:noProof/>
        </w:rPr>
        <w:t>(Ratanaworabhan, Livshits and Zorn, 2010)</w:t>
      </w:r>
      <w:r w:rsidR="00404858" w:rsidRPr="00404858">
        <w:rPr>
          <w:rStyle w:val="SubtitleChar"/>
        </w:rPr>
        <w:fldChar w:fldCharType="end"/>
      </w:r>
      <w:r w:rsidR="00B20039">
        <w:rPr>
          <w:rStyle w:val="SubtitleChar"/>
        </w:rPr>
        <w:t>.</w:t>
      </w:r>
    </w:p>
    <w:p w14:paraId="6B140588" w14:textId="13F0E5CE" w:rsidR="00BB11D5" w:rsidRDefault="00AA7665" w:rsidP="00BB11D5">
      <w:r>
        <w:t xml:space="preserve">There are two major categories of benchmarks </w:t>
      </w:r>
      <w:proofErr w:type="spellStart"/>
      <w:r>
        <w:t>i.e</w:t>
      </w:r>
      <w:proofErr w:type="spellEnd"/>
      <w:r>
        <w:t xml:space="preserve"> micro-benchmarks &amp; macro benchmark. Using micro-</w:t>
      </w:r>
      <w:proofErr w:type="gramStart"/>
      <w:r>
        <w:t>benchmarks</w:t>
      </w:r>
      <w:proofErr w:type="gramEnd"/>
      <w:r>
        <w:t xml:space="preserve"> a very small part of the portion of the application is evaluated or </w:t>
      </w:r>
      <w:proofErr w:type="spellStart"/>
      <w:r>
        <w:t>analyzed</w:t>
      </w:r>
      <w:proofErr w:type="spellEnd"/>
      <w:r>
        <w:t xml:space="preserve"> on the other hand in the macro benchmark are designed to </w:t>
      </w:r>
      <w:proofErr w:type="spellStart"/>
      <w:r>
        <w:t>analy</w:t>
      </w:r>
      <w:r w:rsidR="00A340B5">
        <w:t>z</w:t>
      </w:r>
      <w:r>
        <w:t>e</w:t>
      </w:r>
      <w:proofErr w:type="spellEnd"/>
      <w:r>
        <w:t xml:space="preserve"> the large and complex system on a bigger scale.</w:t>
      </w:r>
      <w:r w:rsidR="00A340B5">
        <w:t xml:space="preserve"> </w:t>
      </w:r>
      <w:r w:rsidR="0047703B">
        <w:t>The type of benchmarking used for this work will the microbenchmark because we will be evaluating a few parameters of a</w:t>
      </w:r>
      <w:r w:rsidR="00C351A4">
        <w:t>n</w:t>
      </w:r>
      <w:r w:rsidR="0047703B">
        <w:t xml:space="preserve"> entire web application.</w:t>
      </w:r>
      <w:r w:rsidR="00BB11D5">
        <w:t xml:space="preserve"> </w:t>
      </w:r>
      <w:r w:rsidR="00F3515D" w:rsidRPr="00F3515D">
        <w:rPr>
          <w:rStyle w:val="SubtitleChar"/>
        </w:rPr>
        <w:fldChar w:fldCharType="begin" w:fldLock="1"/>
      </w:r>
      <w:r w:rsidR="00363D8A">
        <w:rPr>
          <w:rStyle w:val="SubtitleChar"/>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F3515D">
        <w:rPr>
          <w:rStyle w:val="SubtitleChar"/>
        </w:rPr>
        <w:fldChar w:fldCharType="separate"/>
      </w:r>
      <w:r w:rsidR="00F3515D" w:rsidRPr="00F3515D">
        <w:rPr>
          <w:rStyle w:val="SubtitleChar"/>
          <w:noProof/>
        </w:rPr>
        <w:t>(Seltzer, Krinsky, Smith, Xiaolan Zhang,</w:t>
      </w:r>
      <w:r w:rsidR="00F3515D">
        <w:rPr>
          <w:rStyle w:val="SubtitleChar"/>
          <w:noProof/>
        </w:rPr>
        <w:t xml:space="preserve"> </w:t>
      </w:r>
      <w:r w:rsidR="00F3515D" w:rsidRPr="00F3515D">
        <w:rPr>
          <w:rStyle w:val="SubtitleChar"/>
          <w:noProof/>
        </w:rPr>
        <w:t>Harvard Uni)</w:t>
      </w:r>
      <w:r w:rsidR="00F3515D" w:rsidRPr="00F3515D">
        <w:rPr>
          <w:rStyle w:val="SubtitleChar"/>
        </w:rPr>
        <w:fldChar w:fldCharType="end"/>
      </w:r>
      <w:r w:rsidR="00BB11D5">
        <w:rPr>
          <w:rStyle w:val="SubtitleChar"/>
        </w:rPr>
        <w:t xml:space="preserve">. </w:t>
      </w:r>
      <w:r w:rsidR="00BB11D5">
        <w:t xml:space="preserve">Now that we have a sufficient understanding of what benchmarking is and what is its importance. In </w:t>
      </w:r>
      <w:r w:rsidR="00BD2015">
        <w:t xml:space="preserve">the </w:t>
      </w:r>
      <w:r w:rsidR="00BB11D5">
        <w:t>next section</w:t>
      </w:r>
      <w:r w:rsidR="00A072D4">
        <w:t>,</w:t>
      </w:r>
      <w:r w:rsidR="00BB11D5">
        <w:t xml:space="preserve"> let</w:t>
      </w:r>
      <w:r w:rsidR="00A072D4">
        <w:t>'</w:t>
      </w:r>
      <w:r w:rsidR="00BB11D5">
        <w:t>s understand wha</w:t>
      </w:r>
      <w:r w:rsidR="00A072D4">
        <w:t>t</w:t>
      </w:r>
      <w:r w:rsidR="00BB11D5">
        <w:t xml:space="preserve"> are </w:t>
      </w:r>
      <w:proofErr w:type="spellStart"/>
      <w:r w:rsidR="00BB11D5">
        <w:t>Javascript</w:t>
      </w:r>
      <w:proofErr w:type="spellEnd"/>
      <w:r w:rsidR="00BB11D5">
        <w:t xml:space="preserve"> frameworks and its importance.</w:t>
      </w:r>
    </w:p>
    <w:p w14:paraId="6E0E31CF" w14:textId="1681EA8B" w:rsidR="00370C56" w:rsidRDefault="00370C56" w:rsidP="00370C56">
      <w:pPr>
        <w:pStyle w:val="Heading2"/>
      </w:pPr>
      <w:bookmarkStart w:id="11" w:name="_Toc48939306"/>
      <w:r w:rsidRPr="00370C56">
        <w:t>2.</w:t>
      </w:r>
      <w:r w:rsidR="00A84175">
        <w:t>2</w:t>
      </w:r>
      <w:r w:rsidRPr="00370C56">
        <w:t xml:space="preserve"> Frameworks &amp; </w:t>
      </w:r>
      <w:proofErr w:type="spellStart"/>
      <w:r w:rsidRPr="00370C56">
        <w:t>Javascript</w:t>
      </w:r>
      <w:proofErr w:type="spellEnd"/>
      <w:r w:rsidRPr="00370C56">
        <w:t xml:space="preserve"> Frameworks</w:t>
      </w:r>
      <w:bookmarkEnd w:id="11"/>
    </w:p>
    <w:p w14:paraId="03539934" w14:textId="60FF7AD2" w:rsidR="00472BC7" w:rsidRDefault="00472BC7" w:rsidP="00472BC7">
      <w:r>
        <w:t xml:space="preserve">In the introduction section, the concept of frameworks and </w:t>
      </w:r>
      <w:proofErr w:type="spellStart"/>
      <w:r>
        <w:t>javascript</w:t>
      </w:r>
      <w:proofErr w:type="spellEnd"/>
      <w:r>
        <w:t xml:space="preserve"> frameworks is discussed briefly. But in this section, we will try to get into a deeper level and try to understand what are they and their importance.</w:t>
      </w:r>
    </w:p>
    <w:p w14:paraId="4417B849" w14:textId="1E3AEF77" w:rsidR="001B2FB5" w:rsidRDefault="001B2FB5" w:rsidP="003F5BF7">
      <w:pPr>
        <w:pStyle w:val="Heading3"/>
      </w:pPr>
      <w:bookmarkStart w:id="12" w:name="_Toc48939307"/>
      <w:r w:rsidRPr="001B2FB5">
        <w:t>2.</w:t>
      </w:r>
      <w:r w:rsidR="00A84175">
        <w:t>2</w:t>
      </w:r>
      <w:r w:rsidRPr="001B2FB5">
        <w:t>.1 Frameworks</w:t>
      </w:r>
      <w:bookmarkEnd w:id="12"/>
    </w:p>
    <w:p w14:paraId="12B5D35D" w14:textId="7FFCE1E1" w:rsidR="00213BC2" w:rsidRDefault="00E7526F" w:rsidP="00213BC2">
      <w:pPr>
        <w:rPr>
          <w:rStyle w:val="SubtitleChar"/>
        </w:rPr>
      </w:pPr>
      <w:r>
        <w:t>Frameworks can be defined in many different ways.</w:t>
      </w:r>
      <w:r w:rsidR="0087103B">
        <w:t xml:space="preserve"> According to Ralph E. Johnson, </w:t>
      </w:r>
      <w:r w:rsidR="0087103B" w:rsidRPr="00363D8A">
        <w:rPr>
          <w:rStyle w:val="TitleChar"/>
        </w:rPr>
        <w:t xml:space="preserve">“Framework is nothing but a reusable system build to use in all part of software which is represented by </w:t>
      </w:r>
      <w:r w:rsidR="0087103B" w:rsidRPr="00363D8A">
        <w:rPr>
          <w:rStyle w:val="TitleChar"/>
        </w:rPr>
        <w:lastRenderedPageBreak/>
        <w:t>predefined abstract classes and the way their instances interact”</w:t>
      </w:r>
      <w:r w:rsidR="00363D8A" w:rsidRPr="00363D8A">
        <w:rPr>
          <w:rStyle w:val="SubtitleChar"/>
        </w:rPr>
        <w:fldChar w:fldCharType="begin" w:fldLock="1"/>
      </w:r>
      <w:r w:rsidR="0088215F">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363D8A">
        <w:rPr>
          <w:rStyle w:val="SubtitleChar"/>
        </w:rPr>
        <w:fldChar w:fldCharType="separate"/>
      </w:r>
      <w:r w:rsidR="00363D8A" w:rsidRPr="00363D8A">
        <w:rPr>
          <w:rStyle w:val="SubtitleChar"/>
          <w:noProof/>
        </w:rPr>
        <w:t>(Johnson, 1997)</w:t>
      </w:r>
      <w:r w:rsidR="00363D8A" w:rsidRPr="00363D8A">
        <w:rPr>
          <w:rStyle w:val="SubtitleChar"/>
        </w:rPr>
        <w:fldChar w:fldCharType="end"/>
      </w:r>
      <w:r w:rsidR="00363D8A">
        <w:rPr>
          <w:rStyle w:val="SubtitleChar"/>
        </w:rPr>
        <w:t xml:space="preserve">. </w:t>
      </w:r>
      <w:r w:rsidR="00363D8A">
        <w:t xml:space="preserve">Further, he gives the second definition as </w:t>
      </w:r>
      <w:r w:rsidR="00363D8A" w:rsidRPr="0088215F">
        <w:rPr>
          <w:i/>
          <w:iCs/>
        </w:rPr>
        <w:t>“Framework is a skeleton of software which can be modified the way developer</w:t>
      </w:r>
      <w:r w:rsidR="0088215F">
        <w:rPr>
          <w:i/>
          <w:iCs/>
        </w:rPr>
        <w:t>s</w:t>
      </w:r>
      <w:r w:rsidR="00363D8A" w:rsidRPr="0088215F">
        <w:rPr>
          <w:i/>
          <w:iCs/>
        </w:rPr>
        <w:t xml:space="preserve"> want to for satisfying the needs according to the software”</w:t>
      </w:r>
      <w:r w:rsidR="0088215F">
        <w:rPr>
          <w:i/>
          <w:iCs/>
        </w:rPr>
        <w:t xml:space="preserve"> </w:t>
      </w:r>
      <w:r w:rsidR="0088215F" w:rsidRPr="0088215F">
        <w:rPr>
          <w:rStyle w:val="SubtitleChar"/>
        </w:rPr>
        <w:fldChar w:fldCharType="begin" w:fldLock="1"/>
      </w:r>
      <w:r w:rsidR="00810DE7">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88215F">
        <w:rPr>
          <w:rStyle w:val="SubtitleChar"/>
        </w:rPr>
        <w:fldChar w:fldCharType="separate"/>
      </w:r>
      <w:r w:rsidR="0088215F" w:rsidRPr="0088215F">
        <w:rPr>
          <w:rStyle w:val="SubtitleChar"/>
          <w:noProof/>
        </w:rPr>
        <w:t>(Johnson, 1997)</w:t>
      </w:r>
      <w:r w:rsidR="0088215F" w:rsidRPr="0088215F">
        <w:rPr>
          <w:rStyle w:val="SubtitleChar"/>
        </w:rPr>
        <w:fldChar w:fldCharType="end"/>
      </w:r>
      <w:r w:rsidR="0088215F">
        <w:rPr>
          <w:rStyle w:val="SubtitleChar"/>
        </w:rPr>
        <w:t xml:space="preserve">. </w:t>
      </w:r>
      <w:r w:rsidR="0088215F">
        <w:t>These 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t xml:space="preserve"> </w:t>
      </w:r>
      <w:r w:rsidR="00810DE7" w:rsidRPr="00810DE7">
        <w:rPr>
          <w:rStyle w:val="SubtitleChar"/>
        </w:rPr>
        <w:fldChar w:fldCharType="begin" w:fldLock="1"/>
      </w:r>
      <w:r w:rsidR="000848F2">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810DE7">
        <w:rPr>
          <w:rStyle w:val="SubtitleChar"/>
        </w:rPr>
        <w:fldChar w:fldCharType="separate"/>
      </w:r>
      <w:r w:rsidR="00810DE7" w:rsidRPr="00810DE7">
        <w:rPr>
          <w:rStyle w:val="SubtitleChar"/>
          <w:noProof/>
        </w:rPr>
        <w:t>(Johnson, 1997)</w:t>
      </w:r>
      <w:r w:rsidR="00810DE7" w:rsidRPr="00810DE7">
        <w:rPr>
          <w:rStyle w:val="SubtitleChar"/>
        </w:rPr>
        <w:fldChar w:fldCharType="end"/>
      </w:r>
      <w:r w:rsidR="00213BC2">
        <w:rPr>
          <w:rStyle w:val="SubtitleChar"/>
        </w:rPr>
        <w:t xml:space="preserve">. </w:t>
      </w:r>
      <w:r w:rsidR="00213BC2">
        <w:t xml:space="preserve">Therefore it can be said that frameworks are </w:t>
      </w:r>
      <w:proofErr w:type="spellStart"/>
      <w:r w:rsidR="00213BC2">
        <w:t>build</w:t>
      </w:r>
      <w:proofErr w:type="spellEnd"/>
      <w:r w:rsidR="00213BC2">
        <w:t xml:space="preserve"> to allow developers to solve the problems that frameworks are capable of. </w:t>
      </w:r>
      <w:r w:rsidR="000848F2" w:rsidRPr="000848F2">
        <w:rPr>
          <w:rStyle w:val="SubtitleChar"/>
        </w:rPr>
        <w:fldChar w:fldCharType="begin" w:fldLock="1"/>
      </w:r>
      <w:r w:rsid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0848F2">
        <w:rPr>
          <w:rStyle w:val="SubtitleChar"/>
        </w:rPr>
        <w:fldChar w:fldCharType="separate"/>
      </w:r>
      <w:r w:rsidR="000848F2" w:rsidRPr="000848F2">
        <w:rPr>
          <w:rStyle w:val="SubtitleChar"/>
          <w:noProof/>
        </w:rPr>
        <w:t>(Schmidt and Buschmann, 2003)</w:t>
      </w:r>
      <w:r w:rsidR="000848F2" w:rsidRPr="000848F2">
        <w:rPr>
          <w:rStyle w:val="SubtitleChar"/>
        </w:rPr>
        <w:fldChar w:fldCharType="end"/>
      </w:r>
      <w:r w:rsidR="000848F2">
        <w:rPr>
          <w:rStyle w:val="SubtitleChar"/>
        </w:rPr>
        <w:t>.</w:t>
      </w:r>
    </w:p>
    <w:p w14:paraId="1EC78654" w14:textId="2E777954" w:rsidR="00187D3D" w:rsidRDefault="00187D3D" w:rsidP="00187D3D">
      <w:r>
        <w:t>We can all agree that how technologies have become competitive &amp; challenging over the years. Therefore, there are certain characteristics that any tool or frameworks should possess to sustain in this highly competitive market. These characteristics are as follows</w:t>
      </w:r>
    </w:p>
    <w:p w14:paraId="38765060" w14:textId="5B969346" w:rsidR="00187D3D" w:rsidRDefault="009A587D" w:rsidP="003839F6">
      <w:pPr>
        <w:pStyle w:val="ListParagraph"/>
        <w:numPr>
          <w:ilvl w:val="0"/>
          <w:numId w:val="6"/>
        </w:numPr>
      </w:pPr>
      <w:r w:rsidRPr="003839F6">
        <w:rPr>
          <w:b/>
          <w:bCs/>
        </w:rPr>
        <w:t>Affordability:</w:t>
      </w:r>
      <w:r>
        <w:t xml:space="preserve"> Affordability states that the total ownership costs of software acquisition and should not be very high.</w:t>
      </w:r>
    </w:p>
    <w:p w14:paraId="3A9CCE3B" w14:textId="0CFF08FF" w:rsidR="009A587D" w:rsidRDefault="009A587D" w:rsidP="003839F6">
      <w:pPr>
        <w:pStyle w:val="ListParagraph"/>
        <w:numPr>
          <w:ilvl w:val="0"/>
          <w:numId w:val="6"/>
        </w:numPr>
      </w:pPr>
      <w:r w:rsidRPr="003839F6">
        <w:rPr>
          <w:b/>
          <w:bCs/>
        </w:rPr>
        <w:t>Extensibility:</w:t>
      </w:r>
      <w:r>
        <w:t xml:space="preserve"> It should be compatible with the new updated to address new requirements so it will be adopted in the market even for new requirements.</w:t>
      </w:r>
    </w:p>
    <w:p w14:paraId="2F08E3CC" w14:textId="3A567291" w:rsidR="00981948" w:rsidRDefault="00981948" w:rsidP="003839F6">
      <w:pPr>
        <w:pStyle w:val="ListParagraph"/>
        <w:numPr>
          <w:ilvl w:val="0"/>
          <w:numId w:val="6"/>
        </w:numPr>
      </w:pPr>
      <w:r w:rsidRPr="003839F6">
        <w:rPr>
          <w:b/>
          <w:bCs/>
        </w:rPr>
        <w:t>Flexibility:</w:t>
      </w:r>
      <w:r>
        <w:t xml:space="preserve"> Should support the emerging technologies</w:t>
      </w:r>
    </w:p>
    <w:p w14:paraId="6BA0AE7E" w14:textId="3DD34681" w:rsidR="00981948" w:rsidRDefault="00981948" w:rsidP="003839F6">
      <w:pPr>
        <w:pStyle w:val="ListParagraph"/>
        <w:numPr>
          <w:ilvl w:val="0"/>
          <w:numId w:val="6"/>
        </w:numPr>
      </w:pPr>
      <w:r w:rsidRPr="003839F6">
        <w:rPr>
          <w:b/>
          <w:bCs/>
        </w:rPr>
        <w:t>Portability:</w:t>
      </w:r>
      <w:r>
        <w:t xml:space="preserve"> It should not be bounded to a specific environment like OS. It should be multipurpose and platform or environment independent.</w:t>
      </w:r>
    </w:p>
    <w:p w14:paraId="7920CD0C" w14:textId="50F98795" w:rsidR="00981948" w:rsidRDefault="00981948" w:rsidP="003839F6">
      <w:pPr>
        <w:pStyle w:val="ListParagraph"/>
        <w:numPr>
          <w:ilvl w:val="0"/>
          <w:numId w:val="6"/>
        </w:numPr>
      </w:pPr>
      <w:r w:rsidRPr="003839F6">
        <w:rPr>
          <w:b/>
          <w:bCs/>
        </w:rPr>
        <w:t>Reliability:</w:t>
      </w:r>
      <w:r>
        <w:t xml:space="preserve"> To make sure that built applications are robust and tolerant of future faults.</w:t>
      </w:r>
    </w:p>
    <w:p w14:paraId="0FD347CF" w14:textId="4DF5CCA0" w:rsidR="00981948" w:rsidRDefault="00981948" w:rsidP="003839F6">
      <w:pPr>
        <w:pStyle w:val="ListParagraph"/>
        <w:numPr>
          <w:ilvl w:val="0"/>
          <w:numId w:val="6"/>
        </w:numPr>
      </w:pPr>
      <w:r w:rsidRPr="003839F6">
        <w:rPr>
          <w:b/>
          <w:bCs/>
        </w:rPr>
        <w:t>Scalability:</w:t>
      </w:r>
      <w:r>
        <w:t xml:space="preserve"> </w:t>
      </w:r>
      <w:r w:rsidR="00EF0D37">
        <w:t>The a</w:t>
      </w:r>
      <w:r>
        <w:t>pplication should be able to handle a large number of requests or clients simultaneously.</w:t>
      </w:r>
    </w:p>
    <w:p w14:paraId="69B80491" w14:textId="68A3FAC1" w:rsidR="00081F1A" w:rsidRPr="00EE14C6" w:rsidRDefault="00081F1A" w:rsidP="003839F6">
      <w:pPr>
        <w:pStyle w:val="ListParagraph"/>
        <w:numPr>
          <w:ilvl w:val="0"/>
          <w:numId w:val="6"/>
        </w:numPr>
        <w:rPr>
          <w:rStyle w:val="SubtitleChar"/>
          <w:rFonts w:eastAsiaTheme="minorHAnsi"/>
          <w:i w:val="0"/>
          <w:color w:val="auto"/>
          <w:spacing w:val="0"/>
          <w:sz w:val="24"/>
        </w:rPr>
      </w:pPr>
      <w:r w:rsidRPr="003839F6">
        <w:rPr>
          <w:b/>
          <w:bCs/>
        </w:rPr>
        <w:t>Trustworthiness:</w:t>
      </w:r>
      <w:r>
        <w:t xml:space="preserve"> To ensure integrity confidentiality and availability in distributes systems.</w:t>
      </w:r>
      <w:r w:rsidR="00061840">
        <w:t xml:space="preserve"> </w:t>
      </w:r>
      <w:r w:rsidR="00061840" w:rsidRPr="00061840">
        <w:rPr>
          <w:rStyle w:val="SubtitleChar"/>
        </w:rPr>
        <w:fldChar w:fldCharType="begin" w:fldLock="1"/>
      </w:r>
      <w:r w:rsidR="000053B9">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61840" w:rsidRPr="00061840">
        <w:rPr>
          <w:rStyle w:val="SubtitleChar"/>
        </w:rPr>
        <w:fldChar w:fldCharType="separate"/>
      </w:r>
      <w:r w:rsidR="00061840" w:rsidRPr="00061840">
        <w:rPr>
          <w:rStyle w:val="SubtitleChar"/>
          <w:noProof/>
        </w:rPr>
        <w:t>(Schmidt and Buschmann, 2003)</w:t>
      </w:r>
      <w:r w:rsidR="00061840" w:rsidRPr="00061840">
        <w:rPr>
          <w:rStyle w:val="SubtitleChar"/>
        </w:rPr>
        <w:fldChar w:fldCharType="end"/>
      </w:r>
      <w:r w:rsidR="002B6122">
        <w:rPr>
          <w:rStyle w:val="SubtitleChar"/>
        </w:rPr>
        <w:t xml:space="preserve"> </w:t>
      </w:r>
    </w:p>
    <w:p w14:paraId="2ADF99B9" w14:textId="4E800700" w:rsidR="00EE14C6" w:rsidRDefault="00A84175" w:rsidP="00CD0D0D">
      <w:pPr>
        <w:pStyle w:val="Heading3"/>
      </w:pPr>
      <w:bookmarkStart w:id="13" w:name="_Toc48939308"/>
      <w:r>
        <w:t>2.2.2 JavaScript,</w:t>
      </w:r>
      <w:r w:rsidR="002B6122">
        <w:t xml:space="preserve"> </w:t>
      </w:r>
      <w:r>
        <w:t>JavaScript Frameworks &amp; SPA frameworks</w:t>
      </w:r>
      <w:bookmarkEnd w:id="13"/>
    </w:p>
    <w:p w14:paraId="448F47EC" w14:textId="32817F03" w:rsidR="00915735" w:rsidRDefault="00C1658B" w:rsidP="0034403D">
      <w:r>
        <w:t xml:space="preserve">JavaScript was designed by Brendan </w:t>
      </w:r>
      <w:proofErr w:type="spellStart"/>
      <w:r>
        <w:t>Eich</w:t>
      </w:r>
      <w:proofErr w:type="spellEnd"/>
      <w:r>
        <w:t xml:space="preserve"> at Netscape. It is an object-oriented programming language focused </w:t>
      </w:r>
      <w:r w:rsidR="00CF6FB4">
        <w:t>on</w:t>
      </w:r>
      <w:r>
        <w:t xml:space="preserve"> nonprogrammers to extend the support for client-side code execution.</w:t>
      </w:r>
      <w:r w:rsidR="00CF6FB4">
        <w:t xml:space="preserve"> It does not concept of classes and does not support encapsulation. It does not even have structured programming like other programming languages like JAVA, C, C++</w:t>
      </w:r>
      <w:r w:rsidR="005D3FA4">
        <w:t>. JavaScript believes in flexibility.</w:t>
      </w:r>
      <w:r w:rsidR="00CA0961">
        <w:t xml:space="preserve"> No one can deny the success of JavaScript, if we talk about the numbers 97 out of 100 websites use JavaScript as their client-side scripting.</w:t>
      </w:r>
      <w:r w:rsidR="009F48B1">
        <w:t xml:space="preserve"> Sometimes this language is also referred to as general-purpose programming language.</w:t>
      </w:r>
      <w:r w:rsidR="001D6517">
        <w:t xml:space="preserve"> </w:t>
      </w:r>
      <w:r w:rsidR="000053B9" w:rsidRPr="000053B9">
        <w:rPr>
          <w:rStyle w:val="SubtitleChar"/>
        </w:rPr>
        <w:fldChar w:fldCharType="begin" w:fldLock="1"/>
      </w:r>
      <w:r w:rsidR="005C25CF">
        <w:rPr>
          <w:rStyle w:val="SubtitleChar"/>
        </w:rPr>
        <w:instrText>ADDIN CSL_CITATION {"citationItems":[{"id":"ITEM-1","itemData":{"DOI":"10.1145/1806596.1806598","ISBN":"9781450300193","ISSN":"1523-2867","abstract":"The JavaScript programming language is widely used for web programming and, increasingly, for general purpose computing. As such, improving the correctness, security and performance of JavaScript applications has been the driving force for research in type systems, static analysis and compiler techniques for this language. Many of these techniques aim to reign in some of the most dynamic features of the language, yet little seems to be known about how programmers actually utilize the language or these features. In this paper we perform an empirical study of the dynamic behavior of a corpus of widely-used JavaScript programs, and analyze how and why the dynamic features are used. We report on the degree of dynamism that is exhibited by these JavaScript programs and compare that with assumptions commonly made in the literature and accepted industry benchmark suites. © 2010 ACM.","author":[{"dropping-particle":"","family":"Richards","given":"Gregor","non-dropping-particle":"","parse-names":false,"suffix":""},{"dropping-particle":"","family":"Lebresne","given":"Sylvain","non-dropping-particle":"","parse-names":false,"suffix":""},{"dropping-particle":"","family":"Burg","given":"Brian","non-dropping-particle":"","parse-names":false,"suffix":""},{"dropping-particle":"","family":"Vitek","given":"Jan","non-dropping-particle":"","parse-names":false,"suffix":""}],"container-title":"Proceedings of the ACM SIGPLAN Conference on Programming Language Design and Implementation (PLDI)","id":"ITEM-1","issue":"June","issued":{"date-parts":[["2010"]]},"page":"1-12","title":"An analysis of the dynamic behavior of JavaScript programs","type":"article-journal"},"uris":["http://www.mendeley.com/documents/?uuid=4bb1abac-7ab9-40c5-a56f-dbb566b4ce97"]}],"mendeley":{"formattedCitation":"(Richards &lt;i&gt;et al.&lt;/i&gt;, 2010)","plainTextFormattedCitation":"(Richards et al., 2010)","previouslyFormattedCitation":"(Richards &lt;i&gt;et al.&lt;/i&gt;, 2010)"},"properties":{"noteIndex":0},"schema":"https://github.com/citation-style-language/schema/raw/master/csl-citation.json"}</w:instrText>
      </w:r>
      <w:r w:rsidR="000053B9" w:rsidRPr="000053B9">
        <w:rPr>
          <w:rStyle w:val="SubtitleChar"/>
        </w:rPr>
        <w:fldChar w:fldCharType="separate"/>
      </w:r>
      <w:r w:rsidR="000053B9" w:rsidRPr="000053B9">
        <w:rPr>
          <w:rStyle w:val="SubtitleChar"/>
          <w:noProof/>
        </w:rPr>
        <w:t>(Richards et al., 2010)</w:t>
      </w:r>
      <w:r w:rsidR="000053B9" w:rsidRPr="000053B9">
        <w:rPr>
          <w:rStyle w:val="SubtitleChar"/>
        </w:rPr>
        <w:fldChar w:fldCharType="end"/>
      </w:r>
      <w:r w:rsidR="000053B9">
        <w:rPr>
          <w:rStyle w:val="SubtitleChar"/>
        </w:rPr>
        <w:t xml:space="preserve">. </w:t>
      </w:r>
      <w:r w:rsidR="00F34541">
        <w:t xml:space="preserve">Initially, it was named </w:t>
      </w:r>
      <w:proofErr w:type="spellStart"/>
      <w:r w:rsidR="00F34541">
        <w:t>LiveScript</w:t>
      </w:r>
      <w:proofErr w:type="spellEnd"/>
      <w:r w:rsidR="00F34541">
        <w:t xml:space="preserve"> but later it got renamed to JavaScript fun sun and Netscape started shipping JavaScript with the Netscape browser</w:t>
      </w:r>
      <w:r w:rsidR="00766A40">
        <w:t xml:space="preserve"> in </w:t>
      </w:r>
      <w:r w:rsidR="008403BC">
        <w:t>D</w:t>
      </w:r>
      <w:r w:rsidR="00766A40">
        <w:t>ec 1995</w:t>
      </w:r>
      <w:r w:rsidR="00F34541">
        <w:t>.</w:t>
      </w:r>
      <w:r w:rsidR="004524B2">
        <w:t xml:space="preserve"> JAVA was the only language </w:t>
      </w:r>
      <w:r w:rsidR="00DD611C">
        <w:t>that</w:t>
      </w:r>
      <w:r w:rsidR="004524B2">
        <w:t xml:space="preserve"> used to run in the browser, but it was very heavy to execute, so JavaScript came as an alternative</w:t>
      </w:r>
      <w:r w:rsidR="00381B7C">
        <w:t>. Also</w:t>
      </w:r>
      <w:r w:rsidR="00DD611C">
        <w:t>,</w:t>
      </w:r>
      <w:r w:rsidR="00381B7C">
        <w:t xml:space="preserve"> it was targeted for the less experienced</w:t>
      </w:r>
      <w:r w:rsidR="00DD611C">
        <w:t xml:space="preserve"> developers</w:t>
      </w:r>
      <w:r w:rsidR="00381B7C">
        <w:t>.</w:t>
      </w:r>
      <w:r w:rsidR="005C25CF">
        <w:t xml:space="preserve"> </w:t>
      </w:r>
      <w:r w:rsidR="005C25CF" w:rsidRPr="005C25CF">
        <w:rPr>
          <w:rStyle w:val="SubtitleChar"/>
        </w:rPr>
        <w:fldChar w:fldCharType="begin" w:fldLock="1"/>
      </w:r>
      <w:r w:rsidR="007217C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5C25CF" w:rsidRPr="005C25CF">
        <w:rPr>
          <w:rStyle w:val="SubtitleChar"/>
        </w:rPr>
        <w:fldChar w:fldCharType="separate"/>
      </w:r>
      <w:r w:rsidR="005C25CF" w:rsidRPr="005C25CF">
        <w:rPr>
          <w:rStyle w:val="SubtitleChar"/>
          <w:noProof/>
        </w:rPr>
        <w:t>(Voutilainen, 2017)</w:t>
      </w:r>
      <w:r w:rsidR="005C25CF" w:rsidRPr="005C25CF">
        <w:rPr>
          <w:rStyle w:val="SubtitleChar"/>
        </w:rPr>
        <w:fldChar w:fldCharType="end"/>
      </w:r>
      <w:r w:rsidR="004524B2">
        <w:rPr>
          <w:rStyle w:val="SubtitleChar"/>
        </w:rPr>
        <w:t>.</w:t>
      </w:r>
      <w:r w:rsidR="00915735">
        <w:rPr>
          <w:rStyle w:val="SubtitleChar"/>
        </w:rPr>
        <w:t xml:space="preserve"> </w:t>
      </w:r>
      <w:r w:rsidR="00915735">
        <w:t xml:space="preserve">JavaScript may look like other languages by syntactically for </w:t>
      </w:r>
      <w:proofErr w:type="spellStart"/>
      <w:r w:rsidR="00915735">
        <w:t>eg</w:t>
      </w:r>
      <w:proofErr w:type="spellEnd"/>
      <w:r w:rsidR="00915735">
        <w:t xml:space="preserve"> C, C++, or JAVA but it is </w:t>
      </w:r>
      <w:r w:rsidR="00AB4C07">
        <w:t xml:space="preserve">a </w:t>
      </w:r>
      <w:r w:rsidR="00915735">
        <w:t>lo</w:t>
      </w:r>
      <w:r w:rsidR="0034403D">
        <w:t>o</w:t>
      </w:r>
      <w:r w:rsidR="00915735">
        <w:t>sely typed language.</w:t>
      </w:r>
      <w:r w:rsidR="0034403D">
        <w:t xml:space="preserve"> For example, while defining any variable in </w:t>
      </w:r>
      <w:proofErr w:type="spellStart"/>
      <w:r w:rsidR="0034403D">
        <w:t>javascript</w:t>
      </w:r>
      <w:proofErr w:type="spellEnd"/>
      <w:r w:rsidR="0034403D">
        <w:t xml:space="preserve"> you don’t have to type the data type like Integer or String you can just type ‘var’ and there you go, your variable is defined.</w:t>
      </w:r>
    </w:p>
    <w:p w14:paraId="5787FF42" w14:textId="6CE4E1CF" w:rsidR="00CD6C99" w:rsidRDefault="00CD6C99" w:rsidP="0034403D">
      <w:pPr>
        <w:rPr>
          <w:rStyle w:val="SubtitleChar"/>
        </w:rPr>
      </w:pPr>
      <w:r>
        <w:t xml:space="preserve">The popularity of JavaScript has grown over the years with the development of </w:t>
      </w:r>
      <w:r w:rsidR="00B5604A">
        <w:t xml:space="preserve">the </w:t>
      </w:r>
      <w:r>
        <w:t>web.</w:t>
      </w:r>
      <w:r w:rsidR="00B5604A">
        <w:t xml:space="preserve"> The scripting of webpages has become more complex due to </w:t>
      </w:r>
      <w:r w:rsidR="00AB4C07">
        <w:t xml:space="preserve">the </w:t>
      </w:r>
      <w:r w:rsidR="00B5604A">
        <w:t xml:space="preserve">evolution </w:t>
      </w:r>
      <w:r w:rsidR="00AB4C07">
        <w:t>of</w:t>
      </w:r>
      <w:r w:rsidR="00B5604A">
        <w:t xml:space="preserve"> a technology called AJAX as the webpages have become more complex, unlike static pages in older times.</w:t>
      </w:r>
      <w:r w:rsidR="0045461A">
        <w:t xml:space="preserve"> Web giants such as Amazon, Facebook, Gmail contains a significant amount of JavaScript code.</w:t>
      </w:r>
      <w:r w:rsidR="00FD0DE4">
        <w:t xml:space="preserve"> Web Apps have become more popular because they don’t need any additional information software mechanism they are OS independent </w:t>
      </w:r>
      <w:proofErr w:type="spellStart"/>
      <w:r w:rsidR="00FD0DE4">
        <w:t>i.e</w:t>
      </w:r>
      <w:proofErr w:type="spellEnd"/>
      <w:r w:rsidR="00FD0DE4">
        <w:t xml:space="preserve"> they can work on any platform like Windows, Android, Linux all they need is one browser with </w:t>
      </w:r>
      <w:r w:rsidR="007217CD">
        <w:t xml:space="preserve">an </w:t>
      </w:r>
      <w:r w:rsidR="00FD0DE4">
        <w:t>active internet connection.</w:t>
      </w:r>
      <w:r w:rsidR="007217CD">
        <w:t xml:space="preserve"> </w:t>
      </w:r>
      <w:r w:rsidR="007217CD" w:rsidRPr="007217CD">
        <w:rPr>
          <w:rStyle w:val="SubtitleChar"/>
        </w:rPr>
        <w:fldChar w:fldCharType="begin" w:fldLock="1"/>
      </w:r>
      <w:r w:rsidR="00A02C90">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7217CD" w:rsidRPr="007217CD">
        <w:rPr>
          <w:rStyle w:val="SubtitleChar"/>
        </w:rPr>
        <w:fldChar w:fldCharType="separate"/>
      </w:r>
      <w:r w:rsidR="007217CD" w:rsidRPr="007217CD">
        <w:rPr>
          <w:rStyle w:val="SubtitleChar"/>
          <w:noProof/>
        </w:rPr>
        <w:t>(Ratanaworabhan, Livshits and Zorn, 2010)</w:t>
      </w:r>
      <w:r w:rsidR="007217CD" w:rsidRPr="007217CD">
        <w:rPr>
          <w:rStyle w:val="SubtitleChar"/>
        </w:rPr>
        <w:fldChar w:fldCharType="end"/>
      </w:r>
      <w:r w:rsidR="007217CD">
        <w:rPr>
          <w:rStyle w:val="SubtitleChar"/>
        </w:rPr>
        <w:t>.</w:t>
      </w:r>
    </w:p>
    <w:p w14:paraId="6B47B07B" w14:textId="755C2746" w:rsidR="00922CDA" w:rsidRDefault="00063274" w:rsidP="007406FC">
      <w:r>
        <w:lastRenderedPageBreak/>
        <w:t>When ajax evolved and with the help of jQuery it became easy to update certain parts of the webpage dynamically.</w:t>
      </w:r>
      <w:r w:rsidR="00351367">
        <w:t xml:space="preserve"> Because of jQuery, it </w:t>
      </w:r>
      <w:r w:rsidR="00845040">
        <w:t>became</w:t>
      </w:r>
      <w:r w:rsidR="00351367">
        <w:t xml:space="preserve"> easy to manipulate </w:t>
      </w:r>
      <w:r w:rsidR="00845040">
        <w:t>the DOM and update the data fetched from the server.</w:t>
      </w:r>
      <w:r w:rsidR="00A628EE">
        <w:t xml:space="preserve"> These pages were interactive but it is nothing like </w:t>
      </w:r>
      <w:r w:rsidR="00922CDA">
        <w:t xml:space="preserve">a </w:t>
      </w:r>
      <w:r w:rsidR="00A628EE">
        <w:t>single page application that exists today.</w:t>
      </w:r>
      <w:r w:rsidR="00922CDA">
        <w:t xml:space="preserve"> In jQuery, one has to find every element on the DOM to manipulate it with the help of either CSS class or with the element id or with the element name. It was not that efficient. </w:t>
      </w:r>
      <w:r w:rsidR="00A02C90">
        <w:t xml:space="preserve"> </w:t>
      </w:r>
      <w:r w:rsidR="00A02C90" w:rsidRPr="00A02C90">
        <w:rPr>
          <w:rStyle w:val="SubtitleChar"/>
        </w:rPr>
        <w:fldChar w:fldCharType="begin" w:fldLock="1"/>
      </w:r>
      <w:r w:rsidR="00125437">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A02C90" w:rsidRPr="00A02C90">
        <w:rPr>
          <w:rStyle w:val="SubtitleChar"/>
        </w:rPr>
        <w:fldChar w:fldCharType="separate"/>
      </w:r>
      <w:r w:rsidR="00A02C90" w:rsidRPr="00A02C90">
        <w:rPr>
          <w:rStyle w:val="SubtitleChar"/>
          <w:noProof/>
        </w:rPr>
        <w:t>(Voutilainen, 2017)</w:t>
      </w:r>
      <w:r w:rsidR="00A02C90" w:rsidRPr="00A02C90">
        <w:rPr>
          <w:rStyle w:val="SubtitleChar"/>
        </w:rPr>
        <w:fldChar w:fldCharType="end"/>
      </w:r>
    </w:p>
    <w:p w14:paraId="10D853A0" w14:textId="65B96F9B" w:rsidR="00AA61AB" w:rsidRDefault="00FD082F" w:rsidP="007406FC">
      <w:r>
        <w:t>Therefore, the concept of client</w:t>
      </w:r>
      <w:r w:rsidR="00C639CB">
        <w:t>-</w:t>
      </w:r>
      <w:r>
        <w:t xml:space="preserve">side </w:t>
      </w:r>
      <w:proofErr w:type="spellStart"/>
      <w:r>
        <w:t>javascript</w:t>
      </w:r>
      <w:proofErr w:type="spellEnd"/>
      <w:r>
        <w:t xml:space="preserve"> frameworks became popular around 2009.</w:t>
      </w:r>
      <w:r w:rsidR="00C639CB">
        <w:t xml:space="preserve"> JSF helps in binding the HTML page with the </w:t>
      </w:r>
      <w:proofErr w:type="spellStart"/>
      <w:r w:rsidR="00C639CB">
        <w:t>javascript</w:t>
      </w:r>
      <w:proofErr w:type="spellEnd"/>
      <w:r w:rsidR="00C639CB">
        <w:t xml:space="preserve"> code with the help of data binding so we don’t have to do this explicitly as we do in jQuery. Also, JSF’s make the processing of fetching data from the server and updating it in DOM a lot easier.</w:t>
      </w:r>
      <w:r w:rsidR="00B039DF">
        <w:t xml:space="preserve"> It takes care of all the routing needed in the application.</w:t>
      </w:r>
      <w:r w:rsidR="00A255DA">
        <w:t xml:space="preserve"> Also, it helps in managing the code structure, plus the separation of codes this all makes the frameworks very important.</w:t>
      </w:r>
      <w:r w:rsidR="00B00CEF">
        <w:t xml:space="preserve"> These frameworks are called SPA frameworks.</w:t>
      </w:r>
      <w:r w:rsidR="00AA61AB">
        <w:t xml:space="preserve"> The definition of SPA is already mentioned in the introduction section here we will see what are the basic </w:t>
      </w:r>
      <w:r w:rsidR="00253BD2">
        <w:t>attributes</w:t>
      </w:r>
      <w:r w:rsidR="00AA61AB">
        <w:t xml:space="preserve"> of </w:t>
      </w:r>
      <w:r w:rsidR="00255A88">
        <w:t xml:space="preserve">the </w:t>
      </w:r>
      <w:r w:rsidR="00AA61AB">
        <w:t>SPA’s.</w:t>
      </w:r>
    </w:p>
    <w:p w14:paraId="60F18507" w14:textId="1C41C18B" w:rsidR="00B00E6A" w:rsidRDefault="00B00E6A" w:rsidP="00493E60">
      <w:pPr>
        <w:pStyle w:val="ListParagraph"/>
        <w:numPr>
          <w:ilvl w:val="0"/>
          <w:numId w:val="8"/>
        </w:numPr>
      </w:pPr>
      <w:r w:rsidRPr="00493E60">
        <w:rPr>
          <w:b/>
          <w:bCs/>
        </w:rPr>
        <w:t>Components</w:t>
      </w:r>
      <w:r>
        <w:t>: The page to be displayed is divided into different parts while developing called components, but while rendering it shows all as one page.</w:t>
      </w:r>
    </w:p>
    <w:p w14:paraId="21AAAE1E" w14:textId="675F2F33" w:rsidR="00253BD2" w:rsidRDefault="00253BD2" w:rsidP="00493E60">
      <w:pPr>
        <w:pStyle w:val="ListParagraph"/>
        <w:numPr>
          <w:ilvl w:val="0"/>
          <w:numId w:val="8"/>
        </w:numPr>
      </w:pPr>
      <w:r w:rsidRPr="00493E60">
        <w:rPr>
          <w:b/>
          <w:bCs/>
        </w:rPr>
        <w:t>Web interface</w:t>
      </w:r>
      <w:r>
        <w:t>: The interaction between a user and a web server.</w:t>
      </w:r>
    </w:p>
    <w:p w14:paraId="49A2A346" w14:textId="22EB474D" w:rsidR="00854D26" w:rsidRDefault="00854D26" w:rsidP="00493E60">
      <w:pPr>
        <w:pStyle w:val="ListParagraph"/>
        <w:numPr>
          <w:ilvl w:val="0"/>
          <w:numId w:val="8"/>
        </w:numPr>
      </w:pPr>
      <w:r w:rsidRPr="00493E60">
        <w:rPr>
          <w:b/>
          <w:bCs/>
        </w:rPr>
        <w:t>Update</w:t>
      </w:r>
      <w:r>
        <w:t>: It is possible to update, delete, or replace one component with another component dynamically.</w:t>
      </w:r>
    </w:p>
    <w:p w14:paraId="371B15DD" w14:textId="07B444DE" w:rsidR="00493E60" w:rsidRDefault="00493E60" w:rsidP="00493E60">
      <w:pPr>
        <w:pStyle w:val="ListParagraph"/>
        <w:numPr>
          <w:ilvl w:val="0"/>
          <w:numId w:val="8"/>
        </w:numPr>
      </w:pPr>
      <w:r w:rsidRPr="00493E60">
        <w:rPr>
          <w:b/>
          <w:bCs/>
        </w:rPr>
        <w:t>User action</w:t>
      </w:r>
      <w:r>
        <w:t>: User can interact with the page by doing any action with the use of an input-output device, for some action to take place.</w:t>
      </w:r>
    </w:p>
    <w:p w14:paraId="29C29CB1" w14:textId="16E44B65" w:rsidR="003732FE" w:rsidRDefault="003732FE" w:rsidP="003732FE">
      <w:pPr>
        <w:pStyle w:val="Heading2"/>
      </w:pPr>
      <w:bookmarkStart w:id="14" w:name="_Toc48939309"/>
      <w:r>
        <w:t>2.3 Previous work</w:t>
      </w:r>
      <w:bookmarkEnd w:id="14"/>
      <w:r w:rsidR="000F6FCA">
        <w:t xml:space="preserve"> </w:t>
      </w:r>
    </w:p>
    <w:p w14:paraId="4F2D2E6B" w14:textId="50791ACC" w:rsidR="00A34934" w:rsidRDefault="00091BF5" w:rsidP="00A34934">
      <w:r>
        <w:t>Few attempts have been made to evaluate the single page application frameworks in the past. Every work has different ways and metrics to be evaluated. The choice of framework is also different from work to work. This work is the progression of past works.</w:t>
      </w:r>
    </w:p>
    <w:p w14:paraId="67ECF2C9" w14:textId="77777777" w:rsidR="00B553DE" w:rsidRDefault="00B553DE" w:rsidP="00B553DE"/>
    <w:p w14:paraId="082AF55F" w14:textId="77777777" w:rsidR="00B553DE" w:rsidRDefault="00B553DE" w:rsidP="00B553DE">
      <w:r>
        <w:t xml:space="preserve">One of the most recent studies done by </w:t>
      </w:r>
      <w:r w:rsidRPr="007712F5">
        <w:rPr>
          <w:rStyle w:val="SubtitleChar"/>
        </w:rPr>
        <w:fldChar w:fldCharType="begin" w:fldLock="1"/>
      </w:r>
      <w:r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t xml:space="preserve"> for evaluation of the single page application frameworks. For his work, he has chosen a reference TODO MVC application developed and maintained by Addy Osmani &amp; </w:t>
      </w:r>
      <w:proofErr w:type="spellStart"/>
      <w:r>
        <w:t>Sindre</w:t>
      </w:r>
      <w:proofErr w:type="spellEnd"/>
      <w:r>
        <w:t xml:space="preserve"> </w:t>
      </w:r>
      <w:proofErr w:type="spellStart"/>
      <w:r>
        <w:t>Sorhus</w:t>
      </w:r>
      <w:proofErr w:type="spellEnd"/>
      <w:r>
        <w:t xml:space="preserve"> called </w:t>
      </w:r>
      <w:proofErr w:type="spellStart"/>
      <w:r>
        <w:t>TodoMvc</w:t>
      </w:r>
      <w:proofErr w:type="spellEnd"/>
      <w:r>
        <w:t xml:space="preserve">. This application has been developed in every latest JavaScript from that time (2017). According to him, any other application could be used but that particular application is maintained by the expert developers so that the app has been chosen. Also, different applications may yield different results. </w:t>
      </w:r>
      <w:proofErr w:type="spellStart"/>
      <w:r>
        <w:t>Todo</w:t>
      </w:r>
      <w:proofErr w:type="spellEnd"/>
      <w:r>
        <w:t xml:space="preserve"> application has an </w:t>
      </w:r>
      <w:r w:rsidRPr="00D01E7A">
        <w:rPr>
          <w:b/>
          <w:bCs/>
        </w:rPr>
        <w:t>input field</w:t>
      </w:r>
      <w:r>
        <w:t xml:space="preserve"> to add the items in the list, there is also functionality to mark items as completed or uncompleted. Then there is a </w:t>
      </w:r>
      <w:r w:rsidRPr="00D01E7A">
        <w:rPr>
          <w:b/>
          <w:bCs/>
        </w:rPr>
        <w:t>task list</w:t>
      </w:r>
      <w:r>
        <w:t xml:space="preserve"> which is shown on the webpage each item is editable as well. It also has the </w:t>
      </w:r>
      <w:r w:rsidRPr="00D01E7A">
        <w:rPr>
          <w:b/>
          <w:bCs/>
        </w:rPr>
        <w:t>footer section</w:t>
      </w:r>
      <w:r>
        <w:t xml:space="preserve"> where items can be sorted based on their status like completed, uncompleted, or all, etc. Frameworks selected by him are BackboneJS, ReactJS &amp; AngularJS.</w:t>
      </w:r>
    </w:p>
    <w:p w14:paraId="7313E3A6" w14:textId="77777777" w:rsidR="00B553DE" w:rsidRDefault="00B553DE" w:rsidP="00B553DE">
      <w:r>
        <w:t xml:space="preserve">To perform the benchmarking test there is 3 </w:t>
      </w:r>
      <w:proofErr w:type="gramStart"/>
      <w:r>
        <w:t>task</w:t>
      </w:r>
      <w:proofErr w:type="gramEnd"/>
      <w:r>
        <w:t xml:space="preserve"> to be executed. In the first task, 100 items will be added to the </w:t>
      </w:r>
      <w:proofErr w:type="spellStart"/>
      <w:r>
        <w:t>todo</w:t>
      </w:r>
      <w:proofErr w:type="spellEnd"/>
      <w:r>
        <w:t xml:space="preserve"> list, then the second task is to mark all added task as completed task in which all the 100 tasks added in the previous step will be marked as completed and in the final task, all the completed task will be removed. After the completion of all the tasks, the benchmark application will show the visual report of the performances of all the selected frameworks in this case BackboneJS, ReactJS &amp; AngularJS.</w:t>
      </w:r>
    </w:p>
    <w:p w14:paraId="5D11429A" w14:textId="77777777" w:rsidR="00B553DE" w:rsidRDefault="00B553DE" w:rsidP="00B553DE">
      <w:r>
        <w:t xml:space="preserve">The figure shown below depicts the performance results generated by the </w:t>
      </w:r>
      <w:proofErr w:type="spellStart"/>
      <w:r>
        <w:t>Todo</w:t>
      </w:r>
      <w:proofErr w:type="spellEnd"/>
      <w:r>
        <w:t xml:space="preserve"> MVC application.</w:t>
      </w:r>
    </w:p>
    <w:p w14:paraId="7A34EBFA" w14:textId="77777777" w:rsidR="00B553DE" w:rsidRDefault="00B553DE" w:rsidP="00B553DE">
      <w:r w:rsidRPr="008E09F8">
        <w:rPr>
          <w:noProof/>
        </w:rPr>
        <w:lastRenderedPageBreak/>
        <w:drawing>
          <wp:inline distT="0" distB="0" distL="0" distR="0" wp14:anchorId="2889B244" wp14:editId="45889167">
            <wp:extent cx="5731510" cy="21932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193290"/>
                    </a:xfrm>
                    <a:prstGeom prst="rect">
                      <a:avLst/>
                    </a:prstGeom>
                    <a:noFill/>
                    <a:ln>
                      <a:noFill/>
                    </a:ln>
                  </pic:spPr>
                </pic:pic>
              </a:graphicData>
            </a:graphic>
          </wp:inline>
        </w:drawing>
      </w:r>
    </w:p>
    <w:p w14:paraId="5B4DD473" w14:textId="77777777" w:rsidR="00B553DE" w:rsidRDefault="00B553DE" w:rsidP="00B553DE">
      <w:r>
        <w:t xml:space="preserve">All the tests were executed 25 times in his work to ensure the validity of work in three different browsers </w:t>
      </w:r>
      <w:proofErr w:type="spellStart"/>
      <w:r>
        <w:t>i.e</w:t>
      </w:r>
      <w:proofErr w:type="spellEnd"/>
      <w:r>
        <w:t xml:space="preserve"> Google Chrome, Mozilla Firefox &amp; Microsoft Edge.</w:t>
      </w:r>
    </w:p>
    <w:p w14:paraId="53DC18B7" w14:textId="77777777" w:rsidR="00B553DE" w:rsidRDefault="00B553DE" w:rsidP="00B553DE">
      <w:r>
        <w:t xml:space="preserve">After running tests in the chrome browser, the BackboneJS showed the least amount of execution time of 157 </w:t>
      </w:r>
      <w:proofErr w:type="spellStart"/>
      <w:r>
        <w:t>ms</w:t>
      </w:r>
      <w:proofErr w:type="spellEnd"/>
      <w:r>
        <w:t xml:space="preserve"> while React-JSX took the maximum time for execution </w:t>
      </w:r>
      <w:proofErr w:type="spellStart"/>
      <w:proofErr w:type="gramStart"/>
      <w:r>
        <w:t>i.e</w:t>
      </w:r>
      <w:proofErr w:type="spellEnd"/>
      <w:r>
        <w:t xml:space="preserve">  904</w:t>
      </w:r>
      <w:proofErr w:type="gramEnd"/>
      <w:r>
        <w:t xml:space="preserve"> </w:t>
      </w:r>
      <w:proofErr w:type="spellStart"/>
      <w:r>
        <w:t>ms</w:t>
      </w:r>
      <w:proofErr w:type="spellEnd"/>
      <w:r>
        <w:t xml:space="preserve">. </w:t>
      </w:r>
      <w:proofErr w:type="spellStart"/>
      <w:r>
        <w:t>Angularjs</w:t>
      </w:r>
      <w:proofErr w:type="spellEnd"/>
      <w:r>
        <w:t xml:space="preserve"> and React-no-JSX take 346 </w:t>
      </w:r>
      <w:proofErr w:type="spellStart"/>
      <w:r>
        <w:t>ms</w:t>
      </w:r>
      <w:proofErr w:type="spellEnd"/>
      <w:r>
        <w:t xml:space="preserve"> and 554 </w:t>
      </w:r>
      <w:proofErr w:type="spellStart"/>
      <w:r>
        <w:t>ms</w:t>
      </w:r>
      <w:proofErr w:type="spellEnd"/>
      <w:r>
        <w:t xml:space="preserve"> respectively.</w:t>
      </w:r>
    </w:p>
    <w:p w14:paraId="3DAD159F" w14:textId="77777777" w:rsidR="00B553DE" w:rsidRDefault="00B553DE" w:rsidP="00B553DE">
      <w:r>
        <w:t xml:space="preserve">Moreover, in the Microsoft Edge browser, we can see the significant rise in time take for execution for all the frameworks. But here as well BackboneJS outperformed any other framework. BackboneJS took 233 </w:t>
      </w:r>
      <w:proofErr w:type="spellStart"/>
      <w:r>
        <w:t>ms</w:t>
      </w:r>
      <w:proofErr w:type="spellEnd"/>
      <w:r>
        <w:t xml:space="preserve"> and React-JSX took 1953 </w:t>
      </w:r>
      <w:proofErr w:type="spellStart"/>
      <w:r>
        <w:t>ms</w:t>
      </w:r>
      <w:proofErr w:type="spellEnd"/>
      <w:r>
        <w:t xml:space="preserve">. much higher </w:t>
      </w:r>
    </w:p>
    <w:p w14:paraId="3423593E" w14:textId="77777777" w:rsidR="00B553DE" w:rsidRDefault="00B553DE" w:rsidP="00B553DE">
      <w:pPr>
        <w:rPr>
          <w:b/>
          <w:bCs/>
        </w:rPr>
      </w:pPr>
      <w:r>
        <w:t xml:space="preserve">And the same for the Mozilla </w:t>
      </w:r>
      <w:proofErr w:type="spellStart"/>
      <w:proofErr w:type="gramStart"/>
      <w:r>
        <w:t>browser.BackboneJS</w:t>
      </w:r>
      <w:proofErr w:type="spellEnd"/>
      <w:proofErr w:type="gramEnd"/>
      <w:r>
        <w:t xml:space="preserve"> wins here as well with 266 </w:t>
      </w:r>
      <w:proofErr w:type="spellStart"/>
      <w:r>
        <w:t>ms</w:t>
      </w:r>
      <w:proofErr w:type="spellEnd"/>
      <w:r>
        <w:t xml:space="preserve">. So Overall he concluded that BackboneJS is the most efficient framework in terms of the execution while React-JSX takes much more time for task execution comparatively. Also, all the frameworks have more execution time in the Microsoft Edge browser compared to the other browser. </w:t>
      </w:r>
      <w:r w:rsidRPr="007712F5">
        <w:rPr>
          <w:rStyle w:val="SubtitleChar"/>
        </w:rPr>
        <w:fldChar w:fldCharType="begin" w:fldLock="1"/>
      </w:r>
      <w:r>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rsidRPr="002F0611">
        <w:rPr>
          <w:b/>
          <w:bCs/>
        </w:rPr>
        <w:t xml:space="preserve"> </w:t>
      </w:r>
      <w:r>
        <w:rPr>
          <w:b/>
          <w:bCs/>
        </w:rPr>
        <w:t xml:space="preserve">. </w:t>
      </w:r>
    </w:p>
    <w:p w14:paraId="5105D5EE" w14:textId="249BF3F6" w:rsidR="00B553DE" w:rsidRDefault="00B553DE" w:rsidP="00A34934">
      <w:r>
        <w:t>A v</w:t>
      </w:r>
      <w:r w:rsidRPr="007329DF">
        <w:t xml:space="preserve">ery </w:t>
      </w:r>
      <w:r>
        <w:t>s</w:t>
      </w:r>
      <w:r w:rsidRPr="007329DF">
        <w:t>imil</w:t>
      </w:r>
      <w:r>
        <w:t xml:space="preserve">ar approach was used by </w:t>
      </w:r>
      <w:r w:rsidRPr="007329DF">
        <w:rPr>
          <w:rStyle w:val="SubtitleChar"/>
        </w:rPr>
        <w:fldChar w:fldCharType="begin" w:fldLock="1"/>
      </w:r>
      <w:r w:rsidR="009C11B5">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Pr="007329DF">
        <w:rPr>
          <w:rStyle w:val="SubtitleChar"/>
        </w:rPr>
        <w:fldChar w:fldCharType="separate"/>
      </w:r>
      <w:r w:rsidRPr="007329DF">
        <w:rPr>
          <w:rStyle w:val="SubtitleChar"/>
          <w:noProof/>
        </w:rPr>
        <w:t>(Davila and Navon, 2015)</w:t>
      </w:r>
      <w:r w:rsidRPr="007329DF">
        <w:rPr>
          <w:rStyle w:val="SubtitleChar"/>
        </w:rPr>
        <w:fldChar w:fldCharType="end"/>
      </w:r>
      <w:r>
        <w:t xml:space="preserve">. This work also used the same </w:t>
      </w:r>
      <w:proofErr w:type="spellStart"/>
      <w:r>
        <w:t>TodoMvc</w:t>
      </w:r>
      <w:proofErr w:type="spellEnd"/>
      <w:r>
        <w:t xml:space="preserve"> application by Addy Osmani &amp; </w:t>
      </w:r>
      <w:proofErr w:type="spellStart"/>
      <w:r>
        <w:t>Sindre</w:t>
      </w:r>
      <w:proofErr w:type="spellEnd"/>
      <w:r>
        <w:t xml:space="preserve"> </w:t>
      </w:r>
      <w:proofErr w:type="spellStart"/>
      <w:r>
        <w:t>Sorhus</w:t>
      </w:r>
      <w:proofErr w:type="spellEnd"/>
      <w:r>
        <w:t xml:space="preserve">. But the selection of frameworks was different. Frameworks chosen in this work are </w:t>
      </w:r>
      <w:r w:rsidRPr="007329DF">
        <w:t>Angular, Backbone, Ember, Marionette and React.</w:t>
      </w:r>
      <w:r>
        <w:t xml:space="preserve"> And very similar tasks mentioned in previous works were performed and results were obtained and evaluated.</w:t>
      </w:r>
    </w:p>
    <w:p w14:paraId="3F575C04" w14:textId="31D55EE2" w:rsidR="00FB481A" w:rsidRDefault="00125437" w:rsidP="00FB481A">
      <w:r>
        <w:t xml:space="preserve">According to </w:t>
      </w:r>
      <w:r w:rsidRPr="00125437">
        <w:rPr>
          <w:rStyle w:val="SubtitleChar"/>
        </w:rPr>
        <w:fldChar w:fldCharType="begin" w:fldLock="1"/>
      </w:r>
      <w:r w:rsidR="005B3DB4">
        <w:rPr>
          <w:rStyle w:val="SubtitleChar"/>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manualFormatting":"(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Pr="00125437">
        <w:rPr>
          <w:rStyle w:val="SubtitleChar"/>
        </w:rPr>
        <w:fldChar w:fldCharType="separate"/>
      </w:r>
      <w:r w:rsidRPr="00125437">
        <w:rPr>
          <w:rStyle w:val="SubtitleChar"/>
          <w:noProof/>
        </w:rPr>
        <w:t>(Gizas, Christodoulou</w:t>
      </w:r>
      <w:r>
        <w:rPr>
          <w:rStyle w:val="SubtitleChar"/>
          <w:noProof/>
        </w:rPr>
        <w:t>,</w:t>
      </w:r>
      <w:r w:rsidRPr="00125437">
        <w:rPr>
          <w:rStyle w:val="SubtitleChar"/>
          <w:noProof/>
        </w:rPr>
        <w:t xml:space="preserve"> and Papatheodorou, 2012)</w:t>
      </w:r>
      <w:r w:rsidRPr="00125437">
        <w:rPr>
          <w:rStyle w:val="SubtitleChar"/>
        </w:rPr>
        <w:fldChar w:fldCharType="end"/>
      </w:r>
      <w:r>
        <w:rPr>
          <w:rStyle w:val="SubtitleChar"/>
        </w:rPr>
        <w:t xml:space="preserve"> </w:t>
      </w:r>
      <w:r>
        <w:t xml:space="preserve">quality of framework is one of the most important factors when it comes to benchmarking. </w:t>
      </w:r>
      <w:proofErr w:type="gramStart"/>
      <w:r>
        <w:t>Therefore</w:t>
      </w:r>
      <w:proofErr w:type="gramEnd"/>
      <w:r>
        <w:t xml:space="preserve"> in his work size, complexity, and maintainability of the framework have given more importance.</w:t>
      </w:r>
      <w:r w:rsidR="0088269B">
        <w:t xml:space="preserve"> The parameters measures are </w:t>
      </w:r>
      <w:r w:rsidR="0088269B" w:rsidRPr="0088269B">
        <w:rPr>
          <w:b/>
          <w:bCs/>
        </w:rPr>
        <w:t>Size Metrics</w:t>
      </w:r>
      <w:r w:rsidR="0088269B">
        <w:t xml:space="preserve">: lines of </w:t>
      </w:r>
      <w:proofErr w:type="gramStart"/>
      <w:r w:rsidR="0088269B">
        <w:t>code(</w:t>
      </w:r>
      <w:proofErr w:type="gramEnd"/>
      <w:r w:rsidR="0088269B">
        <w:t xml:space="preserve">LOC), the number of statements and number of comment lines, and ration between the lines of code and comment lines. </w:t>
      </w:r>
      <w:r w:rsidR="00412AA8">
        <w:t>The n</w:t>
      </w:r>
      <w:r w:rsidR="0088269B">
        <w:t xml:space="preserve">ext metric is </w:t>
      </w:r>
      <w:r w:rsidR="0088269B" w:rsidRPr="0088269B">
        <w:rPr>
          <w:b/>
          <w:bCs/>
        </w:rPr>
        <w:t>Cyclometric complexity</w:t>
      </w:r>
      <w:r w:rsidR="0088269B">
        <w:t xml:space="preserve">: Which </w:t>
      </w:r>
      <w:r w:rsidR="001505F9">
        <w:t>is</w:t>
      </w:r>
      <w:r w:rsidR="0088269B">
        <w:t xml:space="preserve"> McCabe’s cyclomatic complexity, branches, and depths.</w:t>
      </w:r>
      <w:r w:rsidR="00412AA8">
        <w:t xml:space="preserve"> In </w:t>
      </w:r>
      <w:r w:rsidR="00412AA8" w:rsidRPr="00412AA8">
        <w:rPr>
          <w:b/>
          <w:bCs/>
        </w:rPr>
        <w:t>Maintain</w:t>
      </w:r>
      <w:r w:rsidR="00412AA8">
        <w:rPr>
          <w:b/>
          <w:bCs/>
        </w:rPr>
        <w:t>a</w:t>
      </w:r>
      <w:r w:rsidR="00412AA8" w:rsidRPr="00412AA8">
        <w:rPr>
          <w:b/>
          <w:bCs/>
        </w:rPr>
        <w:t>bility metric</w:t>
      </w:r>
      <w:r w:rsidR="00412AA8">
        <w:rPr>
          <w:b/>
          <w:bCs/>
        </w:rPr>
        <w:t xml:space="preserve">: </w:t>
      </w:r>
      <w:r w:rsidR="00412AA8">
        <w:t xml:space="preserve">Halstead metric and maintainability index </w:t>
      </w:r>
      <w:proofErr w:type="gramStart"/>
      <w:r w:rsidR="00412AA8">
        <w:t>is</w:t>
      </w:r>
      <w:proofErr w:type="gramEnd"/>
      <w:r w:rsidR="00412AA8">
        <w:t xml:space="preserve"> measured.</w:t>
      </w:r>
    </w:p>
    <w:p w14:paraId="2DC4F5CE" w14:textId="0799261C" w:rsidR="00B7657A" w:rsidRDefault="006710C3" w:rsidP="00FB481A">
      <w:r>
        <w:t xml:space="preserve">From his result, he found out that </w:t>
      </w:r>
      <w:r w:rsidRPr="006710C3">
        <w:t>YUI3 3.4.1</w:t>
      </w:r>
      <w:r>
        <w:t xml:space="preserve"> frameworks take the most number of lines to build the application with the most number of comment lines </w:t>
      </w:r>
      <w:proofErr w:type="spellStart"/>
      <w:proofErr w:type="gramStart"/>
      <w:r>
        <w:t>i.e</w:t>
      </w:r>
      <w:proofErr w:type="spellEnd"/>
      <w:r>
        <w:t xml:space="preserve"> </w:t>
      </w:r>
      <w:r w:rsidR="00FB481A" w:rsidRPr="00412AA8">
        <w:t xml:space="preserve"> </w:t>
      </w:r>
      <w:r>
        <w:t>12210</w:t>
      </w:r>
      <w:proofErr w:type="gramEnd"/>
      <w:r>
        <w:t xml:space="preserve"> &amp; 9624 respectively.</w:t>
      </w:r>
      <w:r w:rsidR="0062035C">
        <w:t xml:space="preserve"> Where </w:t>
      </w:r>
      <w:proofErr w:type="spellStart"/>
      <w:r w:rsidR="0062035C">
        <w:t>jquery</w:t>
      </w:r>
      <w:proofErr w:type="spellEnd"/>
      <w:r w:rsidR="0062035C">
        <w:t xml:space="preserve"> takes the moderate amount of lines 7252.</w:t>
      </w:r>
      <w:r w:rsidR="005E2A02">
        <w:t xml:space="preserve"> If we talk about the Cyclomatic complexity in his work </w:t>
      </w:r>
      <w:r w:rsidR="005E2A02" w:rsidRPr="006710C3">
        <w:t>YUI3 3.4.1</w:t>
      </w:r>
      <w:r w:rsidR="005E2A02">
        <w:t xml:space="preserve"> framework has </w:t>
      </w:r>
      <w:proofErr w:type="gramStart"/>
      <w:r w:rsidR="005E2A02">
        <w:t>more</w:t>
      </w:r>
      <w:proofErr w:type="gramEnd"/>
      <w:r w:rsidR="005E2A02">
        <w:t xml:space="preserve"> number of functions </w:t>
      </w:r>
      <w:proofErr w:type="spellStart"/>
      <w:r w:rsidR="005E2A02">
        <w:t>i.e</w:t>
      </w:r>
      <w:proofErr w:type="spellEnd"/>
      <w:r w:rsidR="005E2A02">
        <w:t xml:space="preserve"> 28 whose complexity is greater than 20 &amp; DOJO 1.7.2 being the framework with </w:t>
      </w:r>
      <w:r w:rsidR="00B67761">
        <w:t xml:space="preserve">the </w:t>
      </w:r>
      <w:r w:rsidR="005E2A02">
        <w:t>least number of functions whose complexity is greater than 20.</w:t>
      </w:r>
      <w:r w:rsidR="00B67761">
        <w:t xml:space="preserve"> Also</w:t>
      </w:r>
      <w:r w:rsidR="00EF7D1C">
        <w:t>, several performance tests were run on the five different browsers including Chrome, Safari, Opera, IE9</w:t>
      </w:r>
      <w:r w:rsidR="00607741">
        <w:t>,</w:t>
      </w:r>
      <w:r w:rsidR="00EF7D1C">
        <w:t xml:space="preserve"> and </w:t>
      </w:r>
      <w:proofErr w:type="spellStart"/>
      <w:r w:rsidR="00EF7D1C">
        <w:t>firefox</w:t>
      </w:r>
      <w:proofErr w:type="spellEnd"/>
      <w:r w:rsidR="00EF7D1C">
        <w:t>.</w:t>
      </w:r>
      <w:r w:rsidR="00AE0416">
        <w:t xml:space="preserve"> In those tests, he has mentioned some issues revealed by the performance test that is as follows.</w:t>
      </w:r>
      <w:r w:rsidR="00C5230A">
        <w:t xml:space="preserve"> IE8 ha</w:t>
      </w:r>
      <w:r w:rsidR="00BE03D2">
        <w:t>s</w:t>
      </w:r>
      <w:r w:rsidR="00C5230A">
        <w:t xml:space="preserve"> shown the very big execution time for the frameworks </w:t>
      </w:r>
      <w:proofErr w:type="spellStart"/>
      <w:r w:rsidR="00C5230A">
        <w:t>MooTools</w:t>
      </w:r>
      <w:proofErr w:type="spellEnd"/>
      <w:r w:rsidR="00C5230A">
        <w:t>, YUI2</w:t>
      </w:r>
      <w:r w:rsidR="00BE03D2">
        <w:t>,</w:t>
      </w:r>
      <w:r w:rsidR="00C5230A">
        <w:t xml:space="preserve"> and YUI3.</w:t>
      </w:r>
    </w:p>
    <w:p w14:paraId="67BBBB16" w14:textId="2189092A" w:rsidR="00C5230A" w:rsidRDefault="00C5230A" w:rsidP="007C5100">
      <w:pPr>
        <w:jc w:val="center"/>
      </w:pPr>
      <w:r w:rsidRPr="00C5230A">
        <w:rPr>
          <w:noProof/>
        </w:rPr>
        <w:lastRenderedPageBreak/>
        <w:drawing>
          <wp:inline distT="0" distB="0" distL="0" distR="0" wp14:anchorId="6AED941E" wp14:editId="57BC520D">
            <wp:extent cx="5731510" cy="30003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000375"/>
                    </a:xfrm>
                    <a:prstGeom prst="rect">
                      <a:avLst/>
                    </a:prstGeom>
                    <a:noFill/>
                    <a:ln>
                      <a:noFill/>
                    </a:ln>
                  </pic:spPr>
                </pic:pic>
              </a:graphicData>
            </a:graphic>
          </wp:inline>
        </w:drawing>
      </w:r>
    </w:p>
    <w:p w14:paraId="213163A8" w14:textId="12FBB6F4" w:rsidR="001F5482" w:rsidRDefault="001F5482" w:rsidP="001F5482"/>
    <w:p w14:paraId="5DA660D7" w14:textId="0F7B65FF" w:rsidR="0026074A" w:rsidRDefault="0026074A" w:rsidP="001F5482"/>
    <w:p w14:paraId="0C049A11" w14:textId="77777777" w:rsidR="0026074A" w:rsidRDefault="0026074A">
      <w:pPr>
        <w:spacing w:after="160" w:line="259" w:lineRule="auto"/>
        <w:jc w:val="left"/>
      </w:pPr>
      <w:r>
        <w:br w:type="page"/>
      </w:r>
    </w:p>
    <w:p w14:paraId="3CA13502" w14:textId="728F3067" w:rsidR="001F5482" w:rsidRDefault="0026074A" w:rsidP="0026074A">
      <w:pPr>
        <w:pStyle w:val="Heading1"/>
      </w:pPr>
      <w:bookmarkStart w:id="15" w:name="_Toc48939310"/>
      <w:r>
        <w:lastRenderedPageBreak/>
        <w:t>CHAPTER 3: METHODOLOGY</w:t>
      </w:r>
      <w:bookmarkEnd w:id="15"/>
    </w:p>
    <w:p w14:paraId="35A672B0" w14:textId="77777777" w:rsidR="009955EA" w:rsidRDefault="00DE0E8E" w:rsidP="00DE0E8E">
      <w:r>
        <w:t>This chapter provides an overview of the research methodology and methods used to carry out this artifact. This section describes the selection of frameworks, selection of parameters, an application designed for computing the performances, different browsers used, tools and techniques used for obtaining the various results.</w:t>
      </w:r>
    </w:p>
    <w:p w14:paraId="570B0562" w14:textId="77777777" w:rsidR="009955EA" w:rsidRDefault="009955EA" w:rsidP="00DE0E8E"/>
    <w:p w14:paraId="3C1F0A80" w14:textId="77777777" w:rsidR="009955EA" w:rsidRDefault="009955EA" w:rsidP="009955EA">
      <w:pPr>
        <w:pStyle w:val="Heading2"/>
      </w:pPr>
      <w:bookmarkStart w:id="16" w:name="_Toc48939311"/>
      <w:r>
        <w:t>3.1 Application Design</w:t>
      </w:r>
      <w:bookmarkEnd w:id="16"/>
    </w:p>
    <w:p w14:paraId="76C15BAD" w14:textId="3A97E0E5" w:rsidR="00FD6296" w:rsidRDefault="00D176FD" w:rsidP="00FD6296">
      <w:r>
        <w:t>This research is about computing the performance of various single page application frameworks.</w:t>
      </w:r>
      <w:r w:rsidR="00DE0E8E">
        <w:t xml:space="preserve"> </w:t>
      </w:r>
      <w:proofErr w:type="gramStart"/>
      <w:r>
        <w:t>So</w:t>
      </w:r>
      <w:proofErr w:type="gramEnd"/>
      <w:r>
        <w:t xml:space="preserve"> to compare this framework there is a need for web application</w:t>
      </w:r>
      <w:r w:rsidR="00D440B5">
        <w:t>s</w:t>
      </w:r>
      <w:r>
        <w:t xml:space="preserve"> built using th</w:t>
      </w:r>
      <w:r w:rsidR="00D440B5">
        <w:t>ese</w:t>
      </w:r>
      <w:r>
        <w:t xml:space="preserve"> frameworks.</w:t>
      </w:r>
      <w:r w:rsidR="00FD6296">
        <w:t xml:space="preserve"> As discussed in the literature review researcher </w:t>
      </w:r>
      <w:r w:rsidR="00FD6296" w:rsidRPr="007712F5">
        <w:rPr>
          <w:rStyle w:val="SubtitleChar"/>
        </w:rPr>
        <w:fldChar w:fldCharType="begin" w:fldLock="1"/>
      </w:r>
      <w:r w:rsidR="00FD6296"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D6296" w:rsidRPr="007712F5">
        <w:rPr>
          <w:rStyle w:val="SubtitleChar"/>
        </w:rPr>
        <w:fldChar w:fldCharType="separate"/>
      </w:r>
      <w:r w:rsidR="00FD6296" w:rsidRPr="007712F5">
        <w:rPr>
          <w:rStyle w:val="SubtitleChar"/>
          <w:noProof/>
        </w:rPr>
        <w:t>(Lawrence, 2017)</w:t>
      </w:r>
      <w:r w:rsidR="00FD6296" w:rsidRPr="007712F5">
        <w:rPr>
          <w:rStyle w:val="SubtitleChar"/>
        </w:rPr>
        <w:fldChar w:fldCharType="end"/>
      </w:r>
      <w:r w:rsidR="00FD6296">
        <w:rPr>
          <w:rStyle w:val="SubtitleChar"/>
        </w:rPr>
        <w:t xml:space="preserve"> &amp; </w:t>
      </w:r>
      <w:r w:rsidR="00FD6296" w:rsidRPr="007329DF">
        <w:rPr>
          <w:rStyle w:val="SubtitleChar"/>
        </w:rPr>
        <w:fldChar w:fldCharType="begin" w:fldLock="1"/>
      </w:r>
      <w:r w:rsidR="00FD6296">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FD6296" w:rsidRPr="007329DF">
        <w:rPr>
          <w:rStyle w:val="SubtitleChar"/>
        </w:rPr>
        <w:fldChar w:fldCharType="separate"/>
      </w:r>
      <w:r w:rsidR="00FD6296" w:rsidRPr="007329DF">
        <w:rPr>
          <w:rStyle w:val="SubtitleChar"/>
          <w:noProof/>
        </w:rPr>
        <w:t>(Davila and Navon, 2015)</w:t>
      </w:r>
      <w:r w:rsidR="00FD6296" w:rsidRPr="007329DF">
        <w:rPr>
          <w:rStyle w:val="SubtitleChar"/>
        </w:rPr>
        <w:fldChar w:fldCharType="end"/>
      </w:r>
      <w:r w:rsidR="00FD6296">
        <w:rPr>
          <w:rStyle w:val="SubtitleChar"/>
        </w:rPr>
        <w:t xml:space="preserve"> </w:t>
      </w:r>
      <w:r w:rsidR="00FD6296">
        <w:t xml:space="preserve">have used the TODO MVC app created by Addy Osmani &amp; </w:t>
      </w:r>
      <w:proofErr w:type="spellStart"/>
      <w:r w:rsidR="00FD6296">
        <w:t>Sindre</w:t>
      </w:r>
      <w:proofErr w:type="spellEnd"/>
      <w:r w:rsidR="00FD6296">
        <w:t xml:space="preserve"> </w:t>
      </w:r>
      <w:proofErr w:type="spellStart"/>
      <w:r w:rsidR="00FD6296">
        <w:t>Sorhus</w:t>
      </w:r>
      <w:proofErr w:type="spellEnd"/>
      <w:r w:rsidR="00FD6296">
        <w:t xml:space="preserve">. This is an open-source project built for computing the performance of different frameworks. At the time of their research, this application was well maintained and updated regularly. </w:t>
      </w:r>
      <w:proofErr w:type="gramStart"/>
      <w:r w:rsidR="00FD6296">
        <w:t>So</w:t>
      </w:r>
      <w:proofErr w:type="gramEnd"/>
      <w:r w:rsidR="00FD6296">
        <w:t xml:space="preserve"> it made sense to use that application to save time. The first approach was to use the same app. But this particular app is not being updated and maintained by its developers. In addition to this, most of the frameworks used in that app have updated versions now. </w:t>
      </w:r>
      <w:proofErr w:type="gramStart"/>
      <w:r w:rsidR="00FD6296">
        <w:t>So</w:t>
      </w:r>
      <w:proofErr w:type="gramEnd"/>
      <w:r w:rsidR="00FD6296">
        <w:t xml:space="preserve"> the first approach is eliminated.</w:t>
      </w:r>
    </w:p>
    <w:p w14:paraId="6F9B74C6" w14:textId="0F9D12DF" w:rsidR="00FD6296" w:rsidRDefault="005002DC" w:rsidP="00FD6296">
      <w:proofErr w:type="gramStart"/>
      <w:r>
        <w:t>So</w:t>
      </w:r>
      <w:proofErr w:type="gramEnd"/>
      <w:r>
        <w:t xml:space="preserve"> for this study, a new application will be developed using the choice of frameworks.</w:t>
      </w:r>
      <w:r w:rsidR="008A02A7">
        <w:t xml:space="preserve"> The frameworks chosen will be discussed in a later section of this chapter.</w:t>
      </w:r>
    </w:p>
    <w:p w14:paraId="17E9A6EB" w14:textId="27A6B6E3" w:rsidR="003409D3" w:rsidRDefault="003E08F3" w:rsidP="00FD6296">
      <w:r>
        <w:t>For this study, The Netflix Movie app will be created. As our aim is not to build the app but to study the performance app one smaller portion of the app will be created. Also, the UI is not important in this specific condition so, the app with basic UI &amp; UX is developed. Also, the TODO MVC app hasn’t implemented the whole UI.</w:t>
      </w:r>
    </w:p>
    <w:p w14:paraId="41C2EBF8" w14:textId="3022E374" w:rsidR="00BB084C" w:rsidRDefault="00BB084C" w:rsidP="00FD6296">
      <w:r>
        <w:t xml:space="preserve">Netflix movie app will have one route “/home” on that route. All the movies and shows of Netflix will be displayed along with their Title, Year Released, Duration, Title, Genre, Rating &amp; with </w:t>
      </w:r>
      <w:r w:rsidR="00870C5B">
        <w:t xml:space="preserve">a </w:t>
      </w:r>
      <w:r>
        <w:t xml:space="preserve">little </w:t>
      </w:r>
      <w:r w:rsidR="00171DFD">
        <w:t>description of that movi</w:t>
      </w:r>
      <w:r w:rsidR="0063611B">
        <w:t>es or shows</w:t>
      </w:r>
      <w:r>
        <w:t>.</w:t>
      </w:r>
      <w:r w:rsidR="00870C5B">
        <w:t xml:space="preserve"> The database is taken from Kaggle.com.</w:t>
      </w:r>
    </w:p>
    <w:p w14:paraId="457CACFC" w14:textId="3BB160AE" w:rsidR="00090A20" w:rsidRDefault="00A668F1" w:rsidP="00FD6296">
      <w:r>
        <w:t>Further, this app also will have search functionality</w:t>
      </w:r>
      <w:r w:rsidR="00800FD4">
        <w:t>. Using this feature visitors can search the movie or shows based on Title, Show cast, Director. Genre, Rating, etc. The clear search feature will also be there.</w:t>
      </w:r>
    </w:p>
    <w:p w14:paraId="1ED6CA21" w14:textId="4855D880" w:rsidR="00EA0766" w:rsidRDefault="00EA0766" w:rsidP="00EA0766">
      <w:pPr>
        <w:pStyle w:val="Heading2"/>
      </w:pPr>
      <w:bookmarkStart w:id="17" w:name="_Toc48939312"/>
      <w:r>
        <w:t xml:space="preserve">3.2 Chosen </w:t>
      </w:r>
      <w:r w:rsidR="0029733E">
        <w:t>F</w:t>
      </w:r>
      <w:r>
        <w:t>rameworks</w:t>
      </w:r>
      <w:bookmarkEnd w:id="17"/>
    </w:p>
    <w:p w14:paraId="484C2AEE" w14:textId="09F7305E" w:rsidR="00002B0C" w:rsidRDefault="0029733E" w:rsidP="00EA0766">
      <w:pPr>
        <w:rPr>
          <w:rStyle w:val="SubtitleChar"/>
        </w:rPr>
      </w:pPr>
      <w:r>
        <w:t>A lot has been said in Chapter 1 &amp; Chapter 2 about the Single Page Application frameworks. This section will talk about the frameworks chosen for this artifact and the reason behind it.</w:t>
      </w:r>
      <w:r w:rsidR="001B7AB3">
        <w:t xml:space="preserve"> </w:t>
      </w:r>
      <w:r w:rsidR="00757901">
        <w:t xml:space="preserve">Four frameworks are selected for building the Application and they are Angular 8, ReactJS, </w:t>
      </w:r>
      <w:proofErr w:type="spellStart"/>
      <w:r w:rsidR="00757901">
        <w:t>VueJS</w:t>
      </w:r>
      <w:proofErr w:type="spellEnd"/>
      <w:r w:rsidR="00757901">
        <w:t xml:space="preserve"> &amp; </w:t>
      </w:r>
      <w:proofErr w:type="spellStart"/>
      <w:r w:rsidR="00757901">
        <w:t>EmberJS</w:t>
      </w:r>
      <w:proofErr w:type="spellEnd"/>
      <w:r w:rsidR="00757901">
        <w:t xml:space="preserve">. </w:t>
      </w:r>
      <w:r w:rsidR="000D3DBF">
        <w:t>While developing the latest version of all the frameworks are used. While selecting the framework, for similarity the frameworks with the CLI tool are given preference.</w:t>
      </w:r>
      <w:r w:rsidR="004F7C5A">
        <w:t xml:space="preserve"> CLI tool stands for </w:t>
      </w:r>
      <w:r w:rsidR="00FB727C">
        <w:t xml:space="preserve">a </w:t>
      </w:r>
      <w:r w:rsidR="004F7C5A">
        <w:t>command-line interface.</w:t>
      </w:r>
      <w:r w:rsidR="00FB727C">
        <w:t xml:space="preserve"> It was the measured source of input in all Linux based system</w:t>
      </w:r>
      <w:r w:rsidR="00BC49D7">
        <w:t>s</w:t>
      </w:r>
      <w:r w:rsidR="00FB727C">
        <w:t xml:space="preserve"> in the 70s–80s.</w:t>
      </w:r>
      <w:r w:rsidR="00AB4C07">
        <w:t xml:space="preserve"> </w:t>
      </w:r>
      <w:r w:rsidR="00AB4C07" w:rsidRPr="00AB4C07">
        <w:rPr>
          <w:rStyle w:val="SubtitleChar"/>
        </w:rPr>
        <w:fldChar w:fldCharType="begin" w:fldLock="1"/>
      </w:r>
      <w:r w:rsidR="00287BD8">
        <w:rPr>
          <w:rStyle w:val="SubtitleChar"/>
        </w:rPr>
        <w:instrText>ADDIN CSL_CITATION {"citationItems":[{"id":"ITEM-1","itemData":{"author":[{"dropping-particle":"","family":"Jayakody","given":"Anuradha","non-dropping-particle":"","parse-names":false,"suffix":""},{"dropping-particle":"","family":"Perera","given":"A K A","non-dropping-particle":"","parse-names":false,"suffix":""},{"dropping-particle":"","family":"Perera","given":"G L A K N","non-dropping-particle":"","parse-names":false,"suffix":""},{"dropping-particle":"","family":"Wijayaweera","given":"V P","non-dropping-particle":"","parse-names":false,"suffix":""},{"dropping-particle":"","family":"Asbar","given":"M A M","non-dropping-particle":"","parse-names":false,"suffix":""}],"id":"ITEM-1","issued":{"date-parts":[["2017"]]},"title":"Efficient and Platform Independent CLI Tool for API Migration","type":"article-journal"},"uris":["http://www.mendeley.com/documents/?uuid=620b8676-c0ef-4554-ba1a-f8f0ce4e39a1"]}],"mendeley":{"formattedCitation":"(Jayakody &lt;i&gt;et al.&lt;/i&gt;, 2017)","plainTextFormattedCitation":"(Jayakody et al., 2017)","previouslyFormattedCitation":"(Jayakody &lt;i&gt;et al.&lt;/i&gt;, 2017)"},"properties":{"noteIndex":0},"schema":"https://github.com/citation-style-language/schema/raw/master/csl-citation.json"}</w:instrText>
      </w:r>
      <w:r w:rsidR="00AB4C07" w:rsidRPr="00AB4C07">
        <w:rPr>
          <w:rStyle w:val="SubtitleChar"/>
        </w:rPr>
        <w:fldChar w:fldCharType="separate"/>
      </w:r>
      <w:r w:rsidR="00AB4C07" w:rsidRPr="00AB4C07">
        <w:rPr>
          <w:rStyle w:val="SubtitleChar"/>
          <w:noProof/>
        </w:rPr>
        <w:t>(Jayakody et al., 2017)</w:t>
      </w:r>
      <w:r w:rsidR="00AB4C07" w:rsidRPr="00AB4C07">
        <w:rPr>
          <w:rStyle w:val="SubtitleChar"/>
        </w:rPr>
        <w:fldChar w:fldCharType="end"/>
      </w:r>
      <w:r w:rsidR="00BC49D7">
        <w:t xml:space="preserve"> The reason for using command-line tools while developing a web application is to get bootstrap with the application quickly. </w:t>
      </w:r>
      <w:r w:rsidR="00AB4C07">
        <w:t xml:space="preserve">In very few commands </w:t>
      </w:r>
      <w:proofErr w:type="gramStart"/>
      <w:r w:rsidR="00AB4C07">
        <w:t>it</w:t>
      </w:r>
      <w:proofErr w:type="gramEnd"/>
      <w:r w:rsidR="00AB4C07">
        <w:t xml:space="preserve"> setups the project directory and it also helps in maintaining the code in the future. And in the next one command application will be running in the browser. It also helps in adding external dependencies to the project easily. </w:t>
      </w:r>
      <w:r w:rsidR="00287BD8" w:rsidRPr="00287BD8">
        <w:rPr>
          <w:rStyle w:val="SubtitleChar"/>
        </w:rPr>
        <w:fldChar w:fldCharType="begin" w:fldLock="1"/>
      </w:r>
      <w:r w:rsidR="00EF5D77">
        <w:rPr>
          <w:rStyle w:val="SubtitleChar"/>
        </w:rPr>
        <w:instrText>ADDIN CSL_CITATION {"citationItems":[{"id":"ITEM-1","itemData":{"DOI":"10.1109/MS.2017.4121218","ISSN":"07407459","abstract":"Yakov Fain talks with Software Engineering Radio host Matthew Farwell about the popular Angular web development framework.","author":[{"dropping-particle":"","family":"Farwell","given":"Matthew","non-dropping-particle":"","parse-names":false,"suffix":""}],"container-title":"IEEE Software","id":"ITEM-1","issue":"6","issued":{"date-parts":[["2017"]]},"page":"109-112","title":"Yakov Fain on Angular","type":"article-journal","volume":"34"},"uris":["http://www.mendeley.com/documents/?uuid=3383133b-79a0-43f3-8876-7e4279acfd85"]}],"mendeley":{"formattedCitation":"(Farwell, 2017)","plainTextFormattedCitation":"(Farwell, 2017)","previouslyFormattedCitation":"(Farwell, 2017)"},"properties":{"noteIndex":0},"schema":"https://github.com/citation-style-language/schema/raw/master/csl-citation.json"}</w:instrText>
      </w:r>
      <w:r w:rsidR="00287BD8" w:rsidRPr="00287BD8">
        <w:rPr>
          <w:rStyle w:val="SubtitleChar"/>
        </w:rPr>
        <w:fldChar w:fldCharType="separate"/>
      </w:r>
      <w:r w:rsidR="00287BD8" w:rsidRPr="00287BD8">
        <w:rPr>
          <w:rStyle w:val="SubtitleChar"/>
          <w:noProof/>
        </w:rPr>
        <w:t>(Farwell, 2017)</w:t>
      </w:r>
      <w:r w:rsidR="00287BD8" w:rsidRPr="00287BD8">
        <w:rPr>
          <w:rStyle w:val="SubtitleChar"/>
        </w:rPr>
        <w:fldChar w:fldCharType="end"/>
      </w:r>
      <w:r w:rsidR="00002B0C">
        <w:rPr>
          <w:rStyle w:val="SubtitleChar"/>
        </w:rPr>
        <w:t xml:space="preserve">. </w:t>
      </w:r>
    </w:p>
    <w:tbl>
      <w:tblPr>
        <w:tblStyle w:val="TableGrid"/>
        <w:tblW w:w="0" w:type="auto"/>
        <w:tblLook w:val="04A0" w:firstRow="1" w:lastRow="0" w:firstColumn="1" w:lastColumn="0" w:noHBand="0" w:noVBand="1"/>
      </w:tblPr>
      <w:tblGrid>
        <w:gridCol w:w="3005"/>
        <w:gridCol w:w="3005"/>
        <w:gridCol w:w="3006"/>
      </w:tblGrid>
      <w:tr w:rsidR="005D7D6B" w14:paraId="1851041C" w14:textId="77777777" w:rsidTr="005D7D6B">
        <w:tc>
          <w:tcPr>
            <w:tcW w:w="3005" w:type="dxa"/>
          </w:tcPr>
          <w:p w14:paraId="000F125B" w14:textId="635677DD" w:rsidR="005D7D6B" w:rsidRPr="005D7D6B" w:rsidRDefault="005D7D6B" w:rsidP="00EA0766">
            <w:pPr>
              <w:rPr>
                <w:b/>
                <w:bCs/>
              </w:rPr>
            </w:pPr>
            <w:r w:rsidRPr="005D7D6B">
              <w:rPr>
                <w:b/>
                <w:bCs/>
              </w:rPr>
              <w:t>Frameworks</w:t>
            </w:r>
          </w:p>
        </w:tc>
        <w:tc>
          <w:tcPr>
            <w:tcW w:w="3005" w:type="dxa"/>
          </w:tcPr>
          <w:p w14:paraId="5D3FDD16" w14:textId="0542E7F3" w:rsidR="005D7D6B" w:rsidRPr="005D7D6B" w:rsidRDefault="005D7D6B" w:rsidP="00EA0766">
            <w:pPr>
              <w:rPr>
                <w:b/>
                <w:bCs/>
              </w:rPr>
            </w:pPr>
            <w:r w:rsidRPr="005D7D6B">
              <w:rPr>
                <w:b/>
                <w:bCs/>
              </w:rPr>
              <w:t>First Release</w:t>
            </w:r>
          </w:p>
        </w:tc>
        <w:tc>
          <w:tcPr>
            <w:tcW w:w="3006" w:type="dxa"/>
          </w:tcPr>
          <w:p w14:paraId="76117F64" w14:textId="298C721D" w:rsidR="005D7D6B" w:rsidRPr="005D7D6B" w:rsidRDefault="005D7D6B" w:rsidP="00EA0766">
            <w:pPr>
              <w:rPr>
                <w:b/>
                <w:bCs/>
              </w:rPr>
            </w:pPr>
            <w:r w:rsidRPr="005D7D6B">
              <w:rPr>
                <w:b/>
                <w:bCs/>
              </w:rPr>
              <w:t>Latest Stable Release</w:t>
            </w:r>
          </w:p>
        </w:tc>
      </w:tr>
      <w:tr w:rsidR="005D7D6B" w14:paraId="1C972BE2" w14:textId="77777777" w:rsidTr="005D7D6B">
        <w:tc>
          <w:tcPr>
            <w:tcW w:w="3005" w:type="dxa"/>
          </w:tcPr>
          <w:p w14:paraId="7717657C" w14:textId="401632A7" w:rsidR="005D7D6B" w:rsidRDefault="005D7D6B" w:rsidP="00EA0766">
            <w:r>
              <w:t>Angular 8</w:t>
            </w:r>
          </w:p>
        </w:tc>
        <w:tc>
          <w:tcPr>
            <w:tcW w:w="3005" w:type="dxa"/>
          </w:tcPr>
          <w:p w14:paraId="579D328B" w14:textId="77286F2D" w:rsidR="005D7D6B" w:rsidRDefault="005D7D6B" w:rsidP="00EA0766">
            <w:r>
              <w:t>14 Sept 2016</w:t>
            </w:r>
          </w:p>
        </w:tc>
        <w:tc>
          <w:tcPr>
            <w:tcW w:w="3006" w:type="dxa"/>
          </w:tcPr>
          <w:p w14:paraId="44A8D8EF" w14:textId="70ABA20C" w:rsidR="005D7D6B" w:rsidRDefault="005D7D6B" w:rsidP="00EA0766">
            <w:r>
              <w:t>12 Aug 2020</w:t>
            </w:r>
          </w:p>
        </w:tc>
      </w:tr>
      <w:tr w:rsidR="005D7D6B" w14:paraId="10317BE0" w14:textId="77777777" w:rsidTr="005D7D6B">
        <w:tc>
          <w:tcPr>
            <w:tcW w:w="3005" w:type="dxa"/>
          </w:tcPr>
          <w:p w14:paraId="6E7B3585" w14:textId="0A7C5F7A" w:rsidR="005D7D6B" w:rsidRDefault="005D7D6B" w:rsidP="00EA0766">
            <w:r>
              <w:lastRenderedPageBreak/>
              <w:t>ReactJS</w:t>
            </w:r>
          </w:p>
        </w:tc>
        <w:tc>
          <w:tcPr>
            <w:tcW w:w="3005" w:type="dxa"/>
          </w:tcPr>
          <w:p w14:paraId="07C126E8" w14:textId="746207B2" w:rsidR="005D7D6B" w:rsidRDefault="005D7D6B" w:rsidP="00EA0766">
            <w:r>
              <w:t>29 May 2013</w:t>
            </w:r>
          </w:p>
        </w:tc>
        <w:tc>
          <w:tcPr>
            <w:tcW w:w="3006" w:type="dxa"/>
          </w:tcPr>
          <w:p w14:paraId="17FE41DD" w14:textId="1041D176" w:rsidR="005D7D6B" w:rsidRDefault="005D7D6B" w:rsidP="00EA0766">
            <w:r>
              <w:t>19 March 2020</w:t>
            </w:r>
          </w:p>
        </w:tc>
      </w:tr>
      <w:tr w:rsidR="005D7D6B" w14:paraId="1F806BE8" w14:textId="77777777" w:rsidTr="005D7D6B">
        <w:tc>
          <w:tcPr>
            <w:tcW w:w="3005" w:type="dxa"/>
          </w:tcPr>
          <w:p w14:paraId="71E8704E" w14:textId="790C136F" w:rsidR="005D7D6B" w:rsidRDefault="005D7D6B" w:rsidP="00EA0766">
            <w:proofErr w:type="spellStart"/>
            <w:r>
              <w:t>EmberJs</w:t>
            </w:r>
            <w:proofErr w:type="spellEnd"/>
          </w:p>
        </w:tc>
        <w:tc>
          <w:tcPr>
            <w:tcW w:w="3005" w:type="dxa"/>
          </w:tcPr>
          <w:p w14:paraId="7D29640E" w14:textId="35685108" w:rsidR="005D7D6B" w:rsidRDefault="005D7D6B" w:rsidP="00EA0766">
            <w:r>
              <w:t>8 December 2011</w:t>
            </w:r>
          </w:p>
        </w:tc>
        <w:tc>
          <w:tcPr>
            <w:tcW w:w="3006" w:type="dxa"/>
          </w:tcPr>
          <w:p w14:paraId="37F079E1" w14:textId="2E33D3BF" w:rsidR="005D7D6B" w:rsidRDefault="005D7D6B" w:rsidP="00EA0766">
            <w:r>
              <w:t>4 May 2020</w:t>
            </w:r>
          </w:p>
        </w:tc>
      </w:tr>
      <w:tr w:rsidR="005D7D6B" w14:paraId="0F64D660" w14:textId="77777777" w:rsidTr="005D7D6B">
        <w:tc>
          <w:tcPr>
            <w:tcW w:w="3005" w:type="dxa"/>
          </w:tcPr>
          <w:p w14:paraId="2377FB0E" w14:textId="77777777" w:rsidR="005D7D6B" w:rsidRDefault="005D7D6B" w:rsidP="00B60733">
            <w:r>
              <w:t>Vue.js</w:t>
            </w:r>
          </w:p>
        </w:tc>
        <w:tc>
          <w:tcPr>
            <w:tcW w:w="3005" w:type="dxa"/>
          </w:tcPr>
          <w:p w14:paraId="4CE7175C" w14:textId="77777777" w:rsidR="005D7D6B" w:rsidRDefault="005D7D6B" w:rsidP="00B60733">
            <w:r>
              <w:t>February 2014</w:t>
            </w:r>
          </w:p>
        </w:tc>
        <w:tc>
          <w:tcPr>
            <w:tcW w:w="3006" w:type="dxa"/>
          </w:tcPr>
          <w:p w14:paraId="58780501" w14:textId="77777777" w:rsidR="005D7D6B" w:rsidRDefault="005D7D6B" w:rsidP="00B60733">
            <w:r>
              <w:t>13 December 2019</w:t>
            </w:r>
          </w:p>
        </w:tc>
      </w:tr>
    </w:tbl>
    <w:p w14:paraId="355D4A2A" w14:textId="77777777" w:rsidR="002D4DD5" w:rsidRDefault="002D4DD5" w:rsidP="00EA0766"/>
    <w:p w14:paraId="53B201DD" w14:textId="0EB07EE4" w:rsidR="003A65A7" w:rsidRDefault="00002B0C" w:rsidP="00EA0766">
      <w:r w:rsidRPr="00002B0C">
        <w:t>L</w:t>
      </w:r>
      <w:r>
        <w:t>et's see the frameworks selected</w:t>
      </w:r>
      <w:r w:rsidR="00197702">
        <w:t xml:space="preserve"> in more detail</w:t>
      </w:r>
      <w:r>
        <w:t>.</w:t>
      </w:r>
    </w:p>
    <w:p w14:paraId="0C61950C" w14:textId="5798C322" w:rsidR="00802C7F" w:rsidRDefault="00143DAE" w:rsidP="00BE5DB2">
      <w:bookmarkStart w:id="18" w:name="_Toc48939313"/>
      <w:r w:rsidRPr="00CD0D0D">
        <w:rPr>
          <w:rStyle w:val="Heading3Char"/>
        </w:rPr>
        <w:t xml:space="preserve">3.2.1 </w:t>
      </w:r>
      <w:r w:rsidR="00BE5DB2" w:rsidRPr="00CD0D0D">
        <w:rPr>
          <w:rStyle w:val="Heading3Char"/>
        </w:rPr>
        <w:t>Angular 8:</w:t>
      </w:r>
      <w:bookmarkEnd w:id="18"/>
      <w:r w:rsidR="00BE5DB2" w:rsidRPr="00BE5DB2">
        <w:t xml:space="preserve"> </w:t>
      </w:r>
      <w:r w:rsidR="00BE5DB2">
        <w:t xml:space="preserve">Angular is a </w:t>
      </w:r>
      <w:proofErr w:type="spellStart"/>
      <w:r w:rsidR="00BE5DB2">
        <w:t>google’s</w:t>
      </w:r>
      <w:proofErr w:type="spellEnd"/>
      <w:r w:rsidR="00BE5DB2">
        <w:t xml:space="preserve"> JavaScript framework and it was created by two google developer</w:t>
      </w:r>
      <w:r w:rsidR="00BE5DB2" w:rsidRPr="00BE5DB2">
        <w:t xml:space="preserve"> Misko Hevery and Adam Abrons</w:t>
      </w:r>
      <w:r w:rsidR="00BE5DB2">
        <w:t xml:space="preserve">. When it was created it was based on plain </w:t>
      </w:r>
      <w:proofErr w:type="spellStart"/>
      <w:r w:rsidR="00BE5DB2">
        <w:t>javascript</w:t>
      </w:r>
      <w:proofErr w:type="spellEnd"/>
      <w:r w:rsidR="00BE5DB2">
        <w:t xml:space="preserve"> and it was named as AngularJS. </w:t>
      </w:r>
      <w:r w:rsidR="00FB6E2E">
        <w:t>At that time majority of websites developed were Multi-Page website and the cons of those have been already discussed.</w:t>
      </w:r>
      <w:r w:rsidR="00402AB6">
        <w:t xml:space="preserve"> jQuery library was famous at that because using ajax with jQuery is much easier than the plain </w:t>
      </w:r>
      <w:proofErr w:type="spellStart"/>
      <w:r w:rsidR="00402AB6">
        <w:t>javascript</w:t>
      </w:r>
      <w:proofErr w:type="spellEnd"/>
      <w:r w:rsidR="00402AB6">
        <w:t xml:space="preserve"> and it was easy to manipulate the DOM with jQuery. But AngularJS went one step ahead of jQuery because of features like two-way data binding, route handling, support for </w:t>
      </w:r>
      <w:r w:rsidR="00EF5D77">
        <w:t xml:space="preserve">the </w:t>
      </w:r>
      <w:r w:rsidR="00402AB6">
        <w:t>external library, etc.</w:t>
      </w:r>
      <w:r w:rsidR="00EF5D77" w:rsidRPr="00EF5D77">
        <w:rPr>
          <w:rStyle w:val="SubtitleChar"/>
        </w:rPr>
        <w:fldChar w:fldCharType="begin" w:fldLock="1"/>
      </w:r>
      <w:r w:rsidR="00AE647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EF5D77" w:rsidRPr="00EF5D77">
        <w:rPr>
          <w:rStyle w:val="SubtitleChar"/>
        </w:rPr>
        <w:fldChar w:fldCharType="separate"/>
      </w:r>
      <w:r w:rsidR="00EF5D77" w:rsidRPr="00EF5D77">
        <w:rPr>
          <w:rStyle w:val="SubtitleChar"/>
          <w:noProof/>
        </w:rPr>
        <w:t>(Studiengang Bachelor et al., no date)</w:t>
      </w:r>
      <w:r w:rsidR="00EF5D77" w:rsidRPr="00EF5D77">
        <w:rPr>
          <w:rStyle w:val="SubtitleChar"/>
        </w:rPr>
        <w:fldChar w:fldCharType="end"/>
      </w:r>
      <w:r w:rsidR="00511EE3">
        <w:rPr>
          <w:rStyle w:val="SubtitleChar"/>
        </w:rPr>
        <w:t xml:space="preserve">. </w:t>
      </w:r>
      <w:r w:rsidR="00511EE3" w:rsidRPr="00511EE3">
        <w:t>T</w:t>
      </w:r>
      <w:r w:rsidR="00511EE3">
        <w:t xml:space="preserve">he reason behind the creation of it was to extend the HTML capabilities with the help of custom directives made by angular. </w:t>
      </w:r>
      <w:r w:rsidR="0055491A">
        <w:t xml:space="preserve">The next update of the angular framework was different from its last version. Which was called Angular 2? The version used in this framework is Angular 8.0. The major difference was </w:t>
      </w:r>
      <w:r w:rsidR="00290A9D">
        <w:t xml:space="preserve">the </w:t>
      </w:r>
      <w:r w:rsidR="0055491A">
        <w:t>AngularJS version was based on JavaScript while all Angular 2+ versions are based on the typescript.</w:t>
      </w:r>
    </w:p>
    <w:p w14:paraId="34C3896C" w14:textId="55B569AC" w:rsidR="00290A9D" w:rsidRDefault="00290A9D" w:rsidP="00BE5DB2">
      <w:r>
        <w:t xml:space="preserve">The structure of the angular framework is component-based like many other frameworks. Components are the main building blocks of the frameworks. They are used excessively throughout the application. Each component can be associated with the separate HTML sometimes referred to as template &amp; CSS file. </w:t>
      </w:r>
      <w:r w:rsidR="006A53A9">
        <w:t>All the business logic, data manipulation, arithmetic, and mathematical operations</w:t>
      </w:r>
      <w:r>
        <w:t xml:space="preserve"> </w:t>
      </w:r>
      <w:r w:rsidR="006A53A9">
        <w:t>are written inside the components.</w:t>
      </w:r>
      <w:r w:rsidR="00A37C43">
        <w:t xml:space="preserve"> </w:t>
      </w:r>
    </w:p>
    <w:p w14:paraId="2BA3DA61" w14:textId="397A284A" w:rsidR="00183296" w:rsidRDefault="00183296" w:rsidP="00BE5DB2">
      <w:r>
        <w:t>Between all the components there is one main component called app-root component which helps in initializing the entire application.</w:t>
      </w:r>
      <w:r w:rsidR="003606D8">
        <w:t xml:space="preserve"> The components are hierarchically like parent and child. And it is possible to pass the states between parent and child components.</w:t>
      </w:r>
    </w:p>
    <w:p w14:paraId="10FC2B82" w14:textId="77777777" w:rsidR="00305379" w:rsidRDefault="00163B61" w:rsidP="00BE5DB2">
      <w:r w:rsidRPr="00AE389A">
        <w:rPr>
          <w:b/>
          <w:bCs/>
        </w:rPr>
        <w:t>Data binding</w:t>
      </w:r>
      <w:r>
        <w:t xml:space="preserve"> is also one of the most important features provided by angular frameworks.</w:t>
      </w:r>
      <w:r w:rsidR="001E4162">
        <w:t xml:space="preserve"> </w:t>
      </w:r>
      <w:r w:rsidR="007D7A13">
        <w:t>Data Binding is the connection between actual data and the front UI of the application.</w:t>
      </w:r>
      <w:r w:rsidR="00057C03">
        <w:t xml:space="preserve"> </w:t>
      </w:r>
      <w:r w:rsidR="00F910CE">
        <w:t>For showing the data fetched from the server or any other source on the UI we have to establish a connection between the template and the components. Angular has different ways of a binding component variable to the template.</w:t>
      </w:r>
    </w:p>
    <w:p w14:paraId="1E6882D7" w14:textId="687BB6AA" w:rsidR="00163B61" w:rsidRDefault="00305379" w:rsidP="00BE5DB2">
      <w:r>
        <w:t>Property Binding: In property Binding the direction of the flow of data is from component to template.</w:t>
      </w:r>
    </w:p>
    <w:p w14:paraId="6D1B9543" w14:textId="3F9D34EA" w:rsidR="00305379" w:rsidRDefault="00305379" w:rsidP="00BE5DB2">
      <w:r>
        <w:t>Event Binding: Event binding is the opposite of the property binding. Data always flow from the template to the component.</w:t>
      </w:r>
    </w:p>
    <w:p w14:paraId="0D03C6D5" w14:textId="13FA8F5F" w:rsidR="00305379" w:rsidRDefault="00E26100" w:rsidP="00BE5DB2">
      <w:r>
        <w:t>Two Way Data</w:t>
      </w:r>
      <w:r w:rsidR="00305379">
        <w:t xml:space="preserve"> Binding:</w:t>
      </w:r>
      <w:r w:rsidR="004F4927">
        <w:t xml:space="preserve"> </w:t>
      </w:r>
      <w:r w:rsidR="005F578C">
        <w:t>Two-way data binding is the most important, if not most important then one of the most used data binding</w:t>
      </w:r>
      <w:r w:rsidR="003E14CA">
        <w:t>s throughout the application</w:t>
      </w:r>
      <w:r w:rsidR="005F578C">
        <w:t>.</w:t>
      </w:r>
      <w:r w:rsidR="005C7896">
        <w:t xml:space="preserve"> Angular keeps track of every variable using watchers.</w:t>
      </w:r>
      <w:r w:rsidR="00D810F5">
        <w:t xml:space="preserve"> As soon as the data changes in input filed the values in components also get changes</w:t>
      </w:r>
      <w:r w:rsidR="005C7896">
        <w:t xml:space="preserve"> </w:t>
      </w:r>
      <w:r w:rsidR="00D810F5">
        <w:t>and vice versa.</w:t>
      </w:r>
    </w:p>
    <w:p w14:paraId="0E5AFAD1" w14:textId="7CB74D84" w:rsidR="00FF68CF" w:rsidRDefault="00AE389A" w:rsidP="00BE5DB2">
      <w:r w:rsidRPr="0019160C">
        <w:rPr>
          <w:b/>
          <w:bCs/>
        </w:rPr>
        <w:t>Routing</w:t>
      </w:r>
      <w:r>
        <w:t xml:space="preserve"> provided by angular is a mentionable topic.</w:t>
      </w:r>
      <w:r w:rsidR="0019160C">
        <w:t xml:space="preserve"> </w:t>
      </w:r>
      <w:r w:rsidR="008C28F8">
        <w:t>Routing plays an important role in any website.</w:t>
      </w:r>
      <w:r w:rsidR="00C80E5B">
        <w:t xml:space="preserve"> Without proper nesting of routes, the app won't be consider</w:t>
      </w:r>
      <w:r w:rsidR="000D61D1">
        <w:t>ed</w:t>
      </w:r>
      <w:r w:rsidR="00C80E5B">
        <w:t xml:space="preserve"> as a good app.</w:t>
      </w:r>
      <w:r w:rsidR="00B507B6">
        <w:t xml:space="preserve"> While generating the app using the command, angular ask whether </w:t>
      </w:r>
      <w:r w:rsidR="00776D17">
        <w:t xml:space="preserve">the </w:t>
      </w:r>
      <w:r w:rsidR="00B507B6">
        <w:t>routing module should be included or not.</w:t>
      </w:r>
      <w:r w:rsidR="00776D17">
        <w:t xml:space="preserve"> </w:t>
      </w:r>
      <w:r w:rsidR="00A935BB">
        <w:t>If selected yes it will add a routing as a separate module and we can add as many as routes we want and we can nest one route inside the another.</w:t>
      </w:r>
    </w:p>
    <w:p w14:paraId="1F25BF49" w14:textId="06281097" w:rsidR="00143DAE" w:rsidRDefault="00143DAE" w:rsidP="00BE5DB2"/>
    <w:p w14:paraId="4A1125C1" w14:textId="41DFCC48" w:rsidR="00143DAE" w:rsidRPr="00C963B9" w:rsidRDefault="000D40FF" w:rsidP="00BE5DB2">
      <w:pPr>
        <w:rPr>
          <w:rStyle w:val="SubtitleChar"/>
        </w:rPr>
      </w:pPr>
      <w:bookmarkStart w:id="19" w:name="_Toc48939314"/>
      <w:r w:rsidRPr="00CD0D0D">
        <w:rPr>
          <w:rStyle w:val="Heading3Char"/>
        </w:rPr>
        <w:lastRenderedPageBreak/>
        <w:t>3.2.2 ReactJS</w:t>
      </w:r>
      <w:r w:rsidR="00D3281E" w:rsidRPr="00CD0D0D">
        <w:rPr>
          <w:rStyle w:val="Heading3Char"/>
        </w:rPr>
        <w:t>:</w:t>
      </w:r>
      <w:bookmarkEnd w:id="19"/>
      <w:r w:rsidR="00A94410">
        <w:rPr>
          <w:b/>
          <w:bCs/>
        </w:rPr>
        <w:t xml:space="preserve"> </w:t>
      </w:r>
      <w:r w:rsidR="00A94410">
        <w:t>ReactJS is maintained and developed by Facebook Inc. It was found in 2003 by Facebook</w:t>
      </w:r>
      <w:r w:rsidR="001C199B">
        <w:t xml:space="preserve">’s </w:t>
      </w:r>
      <w:r w:rsidR="001C199B" w:rsidRPr="001C199B">
        <w:t xml:space="preserve">Jordan </w:t>
      </w:r>
      <w:proofErr w:type="spellStart"/>
      <w:r w:rsidR="001C199B" w:rsidRPr="001C199B">
        <w:t>Walke</w:t>
      </w:r>
      <w:proofErr w:type="spellEnd"/>
      <w:r w:rsidR="00A94410">
        <w:t xml:space="preserve"> as open-source software and since then it has gained a lot of attraction by developers. </w:t>
      </w:r>
      <w:r w:rsidR="00EC7068">
        <w:t>React is nothing but ‘V’ in the MVC architecture</w:t>
      </w:r>
      <w:r w:rsidR="004A18A2">
        <w:t xml:space="preserve"> or It can be said that It is used for just creating user interfaces</w:t>
      </w:r>
      <w:r w:rsidR="00EC7068">
        <w:t>.</w:t>
      </w:r>
      <w:r w:rsidR="00AE6474">
        <w:t xml:space="preserve"> </w:t>
      </w:r>
      <w:r w:rsidR="00AE6474" w:rsidRPr="00C963B9">
        <w:rPr>
          <w:rStyle w:val="SubtitleChar"/>
        </w:rPr>
        <w:fldChar w:fldCharType="begin" w:fldLock="1"/>
      </w:r>
      <w:r w:rsidR="00BF1640" w:rsidRPr="00C963B9">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AE6474" w:rsidRPr="00C963B9">
        <w:rPr>
          <w:rStyle w:val="SubtitleChar"/>
        </w:rPr>
        <w:fldChar w:fldCharType="separate"/>
      </w:r>
      <w:r w:rsidR="00AE6474" w:rsidRPr="00C963B9">
        <w:rPr>
          <w:rStyle w:val="SubtitleChar"/>
          <w:noProof/>
        </w:rPr>
        <w:t>(Lawrence, 2017)</w:t>
      </w:r>
      <w:r w:rsidR="00AE6474" w:rsidRPr="00C963B9">
        <w:rPr>
          <w:rStyle w:val="SubtitleChar"/>
        </w:rPr>
        <w:fldChar w:fldCharType="end"/>
      </w:r>
      <w:r w:rsidR="00AE6474">
        <w:t>.</w:t>
      </w:r>
      <w:r w:rsidR="00EB7352">
        <w:t>The primary object of the react is to enhance the per</w:t>
      </w:r>
      <w:r w:rsidR="0009368D">
        <w:t>form</w:t>
      </w:r>
      <w:r w:rsidR="00EB7352">
        <w:t>ances of the applications.</w:t>
      </w:r>
      <w:r w:rsidR="00AE6474">
        <w:t xml:space="preserve"> </w:t>
      </w:r>
      <w:r w:rsidR="00342FB9">
        <w:t xml:space="preserve">It was mainly focused to address the performance issues of the web applications. </w:t>
      </w:r>
      <w:r w:rsidR="00951CC7">
        <w:t>The m</w:t>
      </w:r>
      <w:r w:rsidR="0027506F">
        <w:t xml:space="preserve">ost famous use case of ReactJS is Instagram &amp; </w:t>
      </w:r>
      <w:proofErr w:type="spellStart"/>
      <w:r w:rsidR="0027506F">
        <w:t>Whatsapp</w:t>
      </w:r>
      <w:proofErr w:type="spellEnd"/>
      <w:r w:rsidR="0027506F">
        <w:t>.</w:t>
      </w:r>
      <w:r w:rsidR="00951CC7">
        <w:t xml:space="preserve"> Most often react is mistaken as a framework but it just a library to build a UI component.</w:t>
      </w:r>
      <w:r w:rsidR="00BF1640">
        <w:t xml:space="preserve"> The difference between library &amp; Framework is that framework help you decide the entire application, your applications are entirely dependent on that single framework it makes developer’s job easy while in case of the library, you can just import it and it will you help you build that particular smaller portion of the website.</w:t>
      </w:r>
      <w:r w:rsidR="00FC750E">
        <w:t xml:space="preserve"> </w:t>
      </w:r>
      <w:r w:rsidR="00BF1640" w:rsidRPr="00C963B9">
        <w:rPr>
          <w:rStyle w:val="SubtitleChar"/>
        </w:rPr>
        <w:fldChar w:fldCharType="begin" w:fldLock="1"/>
      </w:r>
      <w:r w:rsidR="00811722" w:rsidRPr="00C963B9">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BF1640" w:rsidRPr="00C963B9">
        <w:rPr>
          <w:rStyle w:val="SubtitleChar"/>
        </w:rPr>
        <w:fldChar w:fldCharType="separate"/>
      </w:r>
      <w:r w:rsidR="00BF1640" w:rsidRPr="00C963B9">
        <w:rPr>
          <w:rStyle w:val="SubtitleChar"/>
          <w:noProof/>
        </w:rPr>
        <w:t>(Voutilainen, 2017)</w:t>
      </w:r>
      <w:r w:rsidR="00BF1640" w:rsidRPr="00C963B9">
        <w:rPr>
          <w:rStyle w:val="SubtitleChar"/>
        </w:rPr>
        <w:fldChar w:fldCharType="end"/>
      </w:r>
      <w:r w:rsidR="004B0ED0" w:rsidRPr="00C963B9">
        <w:rPr>
          <w:rStyle w:val="SubtitleChar"/>
        </w:rPr>
        <w:t>.</w:t>
      </w:r>
    </w:p>
    <w:p w14:paraId="029AB3B9" w14:textId="5EFD3533" w:rsidR="004B0ED0" w:rsidRDefault="00FC750E" w:rsidP="00BE5DB2">
      <w:r w:rsidRPr="001C199B">
        <w:rPr>
          <w:b/>
          <w:bCs/>
        </w:rPr>
        <w:t>Virtual DOM</w:t>
      </w:r>
      <w:r>
        <w:t xml:space="preserve"> is the main reason why react is gaining more importance over frameworks like Angular our VUE. </w:t>
      </w:r>
      <w:r w:rsidRPr="00C963B9">
        <w:rPr>
          <w:rStyle w:val="SubtitleChar"/>
        </w:rPr>
        <w:fldChar w:fldCharType="begin" w:fldLock="1"/>
      </w:r>
      <w:r w:rsidR="00AE5E92"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Pr="00C963B9">
        <w:rPr>
          <w:rStyle w:val="SubtitleChar"/>
        </w:rPr>
        <w:fldChar w:fldCharType="separate"/>
      </w:r>
      <w:r w:rsidRPr="00C963B9">
        <w:rPr>
          <w:rStyle w:val="SubtitleChar"/>
          <w:noProof/>
        </w:rPr>
        <w:t>(Javeed, 2019)</w:t>
      </w:r>
      <w:r w:rsidRPr="00C963B9">
        <w:rPr>
          <w:rStyle w:val="SubtitleChar"/>
        </w:rPr>
        <w:fldChar w:fldCharType="end"/>
      </w:r>
      <w:r>
        <w:t>.</w:t>
      </w:r>
      <w:r w:rsidR="003710C2">
        <w:t xml:space="preserve"> With the help of virtual DOM react decide whether the component should be reloaded or not based on the current state of the component and the changes that have occurred.</w:t>
      </w:r>
    </w:p>
    <w:p w14:paraId="42B64972" w14:textId="3910A5B4" w:rsidR="001C199B" w:rsidRDefault="001C199B" w:rsidP="00BE5DB2">
      <w:proofErr w:type="gramStart"/>
      <w:r>
        <w:t>One way</w:t>
      </w:r>
      <w:proofErr w:type="gramEnd"/>
      <w:r>
        <w:t xml:space="preserve"> data flow is used in the </w:t>
      </w:r>
      <w:r w:rsidR="006723D3">
        <w:t>ReactJS</w:t>
      </w:r>
      <w:r>
        <w:t xml:space="preserve"> which helps in controlling the flow of data within th</w:t>
      </w:r>
      <w:r w:rsidR="006723D3">
        <w:t>e</w:t>
      </w:r>
      <w:r>
        <w:t xml:space="preserve"> application which improves the stability and to detect the changes occurred.</w:t>
      </w:r>
    </w:p>
    <w:p w14:paraId="509A68A0" w14:textId="465049DD" w:rsidR="001C199B" w:rsidRPr="00C963B9" w:rsidRDefault="006723D3" w:rsidP="00BE5DB2">
      <w:pPr>
        <w:rPr>
          <w:rStyle w:val="SubtitleChar"/>
        </w:rPr>
      </w:pPr>
      <w:r>
        <w:t xml:space="preserve">To re-render the component, state and properties play a major role in deciding that. When there is a transfer of properties or states from parent to child the react DOM compares them with the previously stored value and if there is </w:t>
      </w:r>
      <w:r w:rsidR="00AE5E92">
        <w:t xml:space="preserve">a </w:t>
      </w:r>
      <w:r>
        <w:t>difference between the new value and previous value then only it re-renders the component.</w:t>
      </w:r>
      <w:r w:rsidR="00AE5E92" w:rsidRPr="00C963B9">
        <w:rPr>
          <w:rStyle w:val="SubtitleChar"/>
        </w:rPr>
        <w:t xml:space="preserve"> </w:t>
      </w:r>
      <w:r w:rsidR="00AE5E92" w:rsidRPr="00C963B9">
        <w:rPr>
          <w:rStyle w:val="SubtitleChar"/>
        </w:rPr>
        <w:fldChar w:fldCharType="begin" w:fldLock="1"/>
      </w:r>
      <w:r w:rsidR="00FE52D0"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00AE5E92" w:rsidRPr="00C963B9">
        <w:rPr>
          <w:rStyle w:val="SubtitleChar"/>
        </w:rPr>
        <w:fldChar w:fldCharType="separate"/>
      </w:r>
      <w:r w:rsidR="00AE5E92" w:rsidRPr="00C963B9">
        <w:rPr>
          <w:rStyle w:val="SubtitleChar"/>
          <w:noProof/>
        </w:rPr>
        <w:t>(Javeed, 2019)</w:t>
      </w:r>
      <w:r w:rsidR="00AE5E92" w:rsidRPr="00C963B9">
        <w:rPr>
          <w:rStyle w:val="SubtitleChar"/>
        </w:rPr>
        <w:fldChar w:fldCharType="end"/>
      </w:r>
      <w:r w:rsidR="00AE5E92" w:rsidRPr="00C963B9">
        <w:rPr>
          <w:rStyle w:val="SubtitleChar"/>
        </w:rPr>
        <w:t>.</w:t>
      </w:r>
    </w:p>
    <w:p w14:paraId="2FACD969" w14:textId="1C22B3F9" w:rsidR="00FE52D0" w:rsidRPr="00C963B9" w:rsidRDefault="00FE52D0" w:rsidP="00BE5DB2">
      <w:pPr>
        <w:rPr>
          <w:rStyle w:val="SubtitleChar"/>
        </w:rPr>
      </w:pPr>
      <w:r w:rsidRPr="00FE52D0">
        <w:rPr>
          <w:b/>
          <w:bCs/>
        </w:rPr>
        <w:t>Components</w:t>
      </w:r>
      <w:r>
        <w:t xml:space="preserve"> are the major core of the ReactJS library like Angular. To transfer certain states of the component to the view and display it is the main purpose. The component can be written in two ways </w:t>
      </w:r>
      <w:proofErr w:type="spellStart"/>
      <w:r>
        <w:t>i.e</w:t>
      </w:r>
      <w:proofErr w:type="spellEnd"/>
      <w:r>
        <w:t xml:space="preserve"> one as a function and one as an ES6 class. </w:t>
      </w:r>
      <w:r w:rsidRPr="00C963B9">
        <w:rPr>
          <w:rStyle w:val="SubtitleChar"/>
        </w:rPr>
        <w:fldChar w:fldCharType="begin" w:fldLock="1"/>
      </w:r>
      <w:r w:rsidR="00C963B9" w:rsidRPr="00C963B9">
        <w:rPr>
          <w:rStyle w:val="SubtitleChar"/>
        </w:rPr>
        <w:instrText>ADDIN CSL_CITATION {"citationItems":[{"id":"ITEM-1","itemData":{"author":[{"dropping-particle":"","family":"Le","given":"Anh Tu","non-dropping-particle":"","parse-names":false,"suffix":""}],"id":"ITEM-1","issued":{"date-parts":[["2020"]]},"title":"Developing a web application for task management with ReactJS","type":"article-journal"},"uris":["http://www.mendeley.com/documents/?uuid=15b13807-00ba-44e0-b53f-3a86030bc16a"]}],"mendeley":{"formattedCitation":"(Le, 2020)","plainTextFormattedCitation":"(Le, 2020)","previouslyFormattedCitation":"(Le, 2020)"},"properties":{"noteIndex":0},"schema":"https://github.com/citation-style-language/schema/raw/master/csl-citation.json"}</w:instrText>
      </w:r>
      <w:r w:rsidRPr="00C963B9">
        <w:rPr>
          <w:rStyle w:val="SubtitleChar"/>
        </w:rPr>
        <w:fldChar w:fldCharType="separate"/>
      </w:r>
      <w:r w:rsidRPr="00C963B9">
        <w:rPr>
          <w:rStyle w:val="SubtitleChar"/>
          <w:noProof/>
        </w:rPr>
        <w:t>(Le, 2020)</w:t>
      </w:r>
      <w:r w:rsidRPr="00C963B9">
        <w:rPr>
          <w:rStyle w:val="SubtitleChar"/>
        </w:rPr>
        <w:fldChar w:fldCharType="end"/>
      </w:r>
      <w:r w:rsidRPr="00C963B9">
        <w:rPr>
          <w:rStyle w:val="SubtitleChar"/>
        </w:rPr>
        <w:t>.</w:t>
      </w:r>
    </w:p>
    <w:p w14:paraId="69E8B09F" w14:textId="46444C5E" w:rsidR="00FE52D0" w:rsidRDefault="00E81E00" w:rsidP="00BE5DB2">
      <w:r>
        <w:t>Some important features of ReactJS</w:t>
      </w:r>
    </w:p>
    <w:p w14:paraId="6A12AC4F" w14:textId="3BB1E1E4" w:rsidR="00E81E00" w:rsidRPr="00C963B9" w:rsidRDefault="00C963B9" w:rsidP="00C963B9">
      <w:pPr>
        <w:pStyle w:val="ListParagraph"/>
        <w:numPr>
          <w:ilvl w:val="0"/>
          <w:numId w:val="10"/>
        </w:numPr>
        <w:rPr>
          <w:rStyle w:val="SubtitleChar"/>
        </w:rPr>
      </w:pPr>
      <w:r>
        <w:t>SEO Friendly: ReactJS pages are SEO friendly since the main aim of ReactJS is a performance improvement, rendering of pages is fast in ReactJS therefore they are SEO friendly.</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26F50F84" w14:textId="0248A66F" w:rsidR="00C963B9" w:rsidRPr="00C963B9" w:rsidRDefault="00C963B9" w:rsidP="00C963B9">
      <w:pPr>
        <w:pStyle w:val="ListParagraph"/>
        <w:numPr>
          <w:ilvl w:val="0"/>
          <w:numId w:val="10"/>
        </w:numPr>
        <w:rPr>
          <w:rStyle w:val="SubtitleChar"/>
        </w:rPr>
      </w:pPr>
      <w:r>
        <w:t>Testing: It is easy to do testing with the reacts.</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71E0935E" w14:textId="6E9156F4" w:rsidR="00C963B9" w:rsidRPr="00C963B9" w:rsidRDefault="00C963B9" w:rsidP="00C963B9">
      <w:pPr>
        <w:pStyle w:val="ListParagraph"/>
        <w:numPr>
          <w:ilvl w:val="0"/>
          <w:numId w:val="10"/>
        </w:numPr>
        <w:rPr>
          <w:rStyle w:val="SubtitleChar"/>
        </w:rPr>
      </w:pPr>
      <w:r>
        <w:t>Code Stability: The data flow is unidirectional which keeps the hierarchy very stable. Even if there are some changes in the child component it does not affect the parent.</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03049F33" w14:textId="4BEB748A" w:rsidR="00C963B9" w:rsidRPr="00C963B9" w:rsidRDefault="00C963B9" w:rsidP="00C963B9">
      <w:pPr>
        <w:pStyle w:val="ListParagraph"/>
        <w:numPr>
          <w:ilvl w:val="0"/>
          <w:numId w:val="10"/>
        </w:numPr>
        <w:rPr>
          <w:rStyle w:val="SubtitleChar"/>
        </w:rPr>
      </w:pPr>
      <w:r>
        <w:t xml:space="preserve">Performance: Because of the virtual DOM and Server Side rendering performance of the react app is very fast compared to the others.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5C9DDACC" w14:textId="747C2C4C" w:rsidR="00E81E00" w:rsidRDefault="00E81E00" w:rsidP="00BE5DB2"/>
    <w:p w14:paraId="5ABC44C3" w14:textId="765B9118" w:rsidR="00285025" w:rsidRDefault="00285025" w:rsidP="00BE5DB2">
      <w:bookmarkStart w:id="20" w:name="_Toc48939315"/>
      <w:r w:rsidRPr="00CD0D0D">
        <w:rPr>
          <w:rStyle w:val="Heading3Char"/>
        </w:rPr>
        <w:t>3.2.3 Vue.js:</w:t>
      </w:r>
      <w:bookmarkEnd w:id="20"/>
      <w:r w:rsidR="00167EB1">
        <w:rPr>
          <w:b/>
          <w:bCs/>
        </w:rPr>
        <w:t xml:space="preserve"> </w:t>
      </w:r>
      <w:r w:rsidR="00167EB1">
        <w:t>Vue.js was introduced in the market (2014) year later of ReactJS’s release.</w:t>
      </w:r>
      <w:r w:rsidR="00DB7667">
        <w:t xml:space="preserve"> Vue.js came out in February 2014 and it was developed by the Evan You who is the former developer of google where he worked a lot on the AngularJS framework.</w:t>
      </w:r>
      <w:r w:rsidR="00EF3DF1">
        <w:t xml:space="preserve"> Vue.js is considered a progressive web application framework and it relies on the principle of the Model-View-</w:t>
      </w:r>
      <w:proofErr w:type="spellStart"/>
      <w:r w:rsidR="00EF3DF1">
        <w:t>ViewModel</w:t>
      </w:r>
      <w:proofErr w:type="spellEnd"/>
      <w:r w:rsidR="00EF3DF1">
        <w:t xml:space="preserve"> (MVVM) principle. This framework can be used for smaller as well very high and Single Page Applications as well.</w:t>
      </w:r>
      <w:r w:rsidR="00BC0762">
        <w:t xml:space="preserve"> One measure feature of Vue.js is its ability </w:t>
      </w:r>
      <w:r w:rsidR="00C01BD2">
        <w:t>to scale</w:t>
      </w:r>
      <w:r w:rsidR="00BC0762">
        <w:t xml:space="preserve"> the applications.</w:t>
      </w:r>
    </w:p>
    <w:p w14:paraId="62EB493F" w14:textId="5AD255C3" w:rsidR="00C01BD2" w:rsidRDefault="00C01BD2" w:rsidP="00BE5DB2">
      <w:r>
        <w:t>Vue.js is entirely an open-source project build by the single developer as a hobby initially and not by any large funding company.</w:t>
      </w:r>
      <w:r w:rsidR="002849E9">
        <w:t xml:space="preserve"> </w:t>
      </w:r>
    </w:p>
    <w:p w14:paraId="5231110D" w14:textId="4094666C" w:rsidR="002849E9" w:rsidRDefault="002849E9" w:rsidP="00BE5DB2">
      <w:r>
        <w:t>Like angular and react Vue.js is also built over the components.</w:t>
      </w:r>
    </w:p>
    <w:p w14:paraId="182A1188" w14:textId="0A79067B" w:rsidR="002849E9" w:rsidRDefault="002849E9" w:rsidP="00BE5DB2">
      <w:r w:rsidRPr="008572C6">
        <w:rPr>
          <w:b/>
          <w:bCs/>
        </w:rPr>
        <w:lastRenderedPageBreak/>
        <w:t>Data Binding:</w:t>
      </w:r>
      <w:r>
        <w:t xml:space="preserve"> Vue.js gives two options to bind the data between </w:t>
      </w:r>
      <w:r w:rsidR="008572C6">
        <w:t xml:space="preserve">the </w:t>
      </w:r>
      <w:r>
        <w:t>component and its template.</w:t>
      </w:r>
      <w:r w:rsidR="000C6DF6">
        <w:t xml:space="preserve"> One-way data binding and Two-way data binding.</w:t>
      </w:r>
      <w:r w:rsidR="00522ADB">
        <w:t xml:space="preserve"> </w:t>
      </w:r>
      <w:r w:rsidR="00522ADB" w:rsidRPr="001928C5">
        <w:rPr>
          <w:rStyle w:val="SubtitleChar"/>
        </w:rPr>
        <w:fldChar w:fldCharType="begin" w:fldLock="1"/>
      </w:r>
      <w:r w:rsidR="001928C5" w:rsidRPr="001928C5">
        <w:rPr>
          <w:rStyle w:val="SubtitleChar"/>
        </w:rPr>
        <w:instrText>ADDIN CSL_CITATION {"citationItems":[{"id":"ITEM-1","itemData":{"DOI":"10.3991/ijet.v14i13.10709","ISSN":"18630383","abstract":"The proliferation of Internet information technology has fundamentally changed the way of learning. It is now a research hotspot to improve teaching effect in colleges with Internet information technology. Starting from the actual needs of college teaching, this paper designs a college teaching system based on various Internet information technologies. Specifically, the front end was developed under the lightweight progressive Vue.js framework, which relies on the model-view-view model (MVVM); the overall structure of the system was set up based on the browser-server (B/S) architecture; the system functions were realized through HTML5, Node.js and database technology; the compatibility between mobile terminal and desktop was realized under Bootstrap. The system test shows that the Vue.js-based college teaching system operated stably, achieved the design goals and satisfied user demand. The research findings shed important new light on modernization and quality of college teaching.","author":[{"dropping-particle":"","family":"Song","given":"Junhui","non-dropping-particle":"","parse-names":false,"suffix":""},{"dropping-particle":"","family":"Zhang","given":"Min","non-dropping-particle":"","parse-names":false,"suffix":""},{"dropping-particle":"","family":"Xie","given":"Hua","non-dropping-particle":"","parse-names":false,"suffix":""}],"container-title":"International Journal of Emerging Technologies in Learning","id":"ITEM-1","issue":"13","issued":{"date-parts":[["2019"]]},"page":"59-69","title":"Design and implementation of a Vue.js-based college teaching system","type":"article-journal","volume":"14"},"uris":["http://www.mendeley.com/documents/?uuid=ae3309aa-907a-4612-96d7-a678ed8d22dd"]},{"id":"ITEM-2","itemData":{"DOI":"10.4236/jcc.2018.68007","ISSN":"2327-5219","abstract":"This paper introduces the basic functions of the e-commerce system implemented on Android, including user management functions, product search functions, product browsing functions, and product tracking functions, etc. It is necessary to use technologies in Android in order to implement each module function. For example, network communication requires Android’s network request technology and data analysis technology. The display of pictures requires the use of Android controls and cache technology. The traceability of products requires camera scanning technology. And RSA decryption technology and so on. Through the above thread pool technology and the use of caching mechanism, the user experience of UI will be improved and unnecessary network resources consumption will be avoided.","author":[{"dropping-particle":"","family":"Shen","given":"Jie","non-dropping-particle":"","parse-names":false,"suffix":""},{"dropping-particle":"","family":"Sun","given":"Guiling","non-dropping-particle":"","parse-names":false,"suffix":""},{"dropping-particle":"","family":"Li","given":"Yangyang","non-dropping-particle":"","parse-names":false,"suffix":""}],"container-title":"Journal of Computer and Communications","id":"ITEM-2","issue":"08","issued":{"date-parts":[["2018"]]},"page":"92-100","title":"Design and Implementation of E-Commerce Platform Based on Android","type":"article-journal","volume":"06"},"uris":["http://www.mendeley.com/documents/?uuid=ac380863-e3d1-4e4e-b10e-26c5c5f68d75"]}],"mendeley":{"formattedCitation":"(Shen, Sun and Li, 2018; Song, Zhang and Xie, 2019)","plainTextFormattedCitation":"(Shen, Sun and Li, 2018; Song, Zhang and Xie, 2019)","previouslyFormattedCitation":"(Shen, Sun and Li, 2018; Song, Zhang and Xie, 2019)"},"properties":{"noteIndex":0},"schema":"https://github.com/citation-style-language/schema/raw/master/csl-citation.json"}</w:instrText>
      </w:r>
      <w:r w:rsidR="00522ADB" w:rsidRPr="001928C5">
        <w:rPr>
          <w:rStyle w:val="SubtitleChar"/>
        </w:rPr>
        <w:fldChar w:fldCharType="separate"/>
      </w:r>
      <w:r w:rsidR="001928C5" w:rsidRPr="001928C5">
        <w:rPr>
          <w:rStyle w:val="SubtitleChar"/>
          <w:noProof/>
        </w:rPr>
        <w:t>(Shen, Sun and Li, 2018; Song, Zhang and Xie, 2019)</w:t>
      </w:r>
      <w:r w:rsidR="00522ADB" w:rsidRPr="001928C5">
        <w:rPr>
          <w:rStyle w:val="SubtitleChar"/>
        </w:rPr>
        <w:fldChar w:fldCharType="end"/>
      </w:r>
      <w:r w:rsidR="000C44C2" w:rsidRPr="001928C5">
        <w:rPr>
          <w:rStyle w:val="SubtitleChar"/>
        </w:rPr>
        <w:t xml:space="preserve"> </w:t>
      </w:r>
      <w:r w:rsidR="000C44C2">
        <w:t xml:space="preserve">Most often two-way data-binding will be used to synchronize the changes. </w:t>
      </w:r>
      <w:proofErr w:type="spellStart"/>
      <w:r w:rsidR="000C44C2">
        <w:t>i.e</w:t>
      </w:r>
      <w:proofErr w:type="spellEnd"/>
      <w:r w:rsidR="000C44C2">
        <w:t xml:space="preserve"> whatever the changes are being done on the view will always be in sync with the component and vice versa. But it doesn't happen in the one way data-binding.</w:t>
      </w:r>
      <w:r w:rsidR="00A2797D">
        <w:t xml:space="preserve"> </w:t>
      </w:r>
      <w:r w:rsidR="001928C5" w:rsidRPr="001928C5">
        <w:rPr>
          <w:rStyle w:val="SubtitleChar"/>
        </w:rPr>
        <w:fldChar w:fldCharType="begin" w:fldLock="1"/>
      </w:r>
      <w:r w:rsidR="0055013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1928C5" w:rsidRPr="001928C5">
        <w:rPr>
          <w:rStyle w:val="SubtitleChar"/>
        </w:rPr>
        <w:fldChar w:fldCharType="separate"/>
      </w:r>
      <w:r w:rsidR="001928C5" w:rsidRPr="001928C5">
        <w:rPr>
          <w:rStyle w:val="SubtitleChar"/>
          <w:noProof/>
        </w:rPr>
        <w:t>(Studiengang Bachelor et al., no date)</w:t>
      </w:r>
      <w:r w:rsidR="001928C5" w:rsidRPr="001928C5">
        <w:rPr>
          <w:rStyle w:val="SubtitleChar"/>
        </w:rPr>
        <w:fldChar w:fldCharType="end"/>
      </w:r>
    </w:p>
    <w:p w14:paraId="26948BDC" w14:textId="77777777" w:rsidR="006F3A6A" w:rsidRDefault="006F3A6A" w:rsidP="006F3A6A">
      <w:r>
        <w:t>One-way: v-bind</w:t>
      </w:r>
    </w:p>
    <w:p w14:paraId="67F21541" w14:textId="591E834F" w:rsidR="006F3A6A" w:rsidRDefault="006F3A6A" w:rsidP="006F3A6A">
      <w:r>
        <w:t>Two-way: v-model</w:t>
      </w:r>
    </w:p>
    <w:p w14:paraId="02A0437F" w14:textId="1E64E3B1" w:rsidR="00522ADB" w:rsidRDefault="00522ADB" w:rsidP="006F3A6A">
      <w:r w:rsidRPr="00522ADB">
        <w:rPr>
          <w:b/>
          <w:bCs/>
        </w:rPr>
        <w:t>Directives:</w:t>
      </w:r>
      <w:r>
        <w:rPr>
          <w:b/>
          <w:bCs/>
        </w:rPr>
        <w:t xml:space="preserve"> </w:t>
      </w:r>
      <w:r w:rsidRPr="00522ADB">
        <w:t>Similar to angular</w:t>
      </w:r>
      <w:r>
        <w:t xml:space="preserve"> Vue.js also makes use of directive. Directives in Vue.js are prefixed by v-. Directives can be used for data binding, property binding, event handling, and more.</w:t>
      </w:r>
      <w:r w:rsidR="00E8259A">
        <w:t xml:space="preserve"> </w:t>
      </w:r>
    </w:p>
    <w:p w14:paraId="4D4A656D" w14:textId="77777777" w:rsidR="00E8259A" w:rsidRDefault="00E8259A" w:rsidP="006F3A6A">
      <w:r>
        <w:t xml:space="preserve">Examples of </w:t>
      </w:r>
      <w:proofErr w:type="gramStart"/>
      <w:r>
        <w:t>Directive :</w:t>
      </w:r>
      <w:proofErr w:type="gramEnd"/>
      <w:r>
        <w:t xml:space="preserve"> </w:t>
      </w:r>
    </w:p>
    <w:p w14:paraId="1F7FCFF3" w14:textId="5B7C5EB6" w:rsidR="00E8259A" w:rsidRDefault="00E8259A" w:rsidP="00E8259A">
      <w:pPr>
        <w:pStyle w:val="ListParagraph"/>
        <w:numPr>
          <w:ilvl w:val="0"/>
          <w:numId w:val="11"/>
        </w:numPr>
      </w:pPr>
      <w:r w:rsidRPr="00E8259A">
        <w:t>&lt;p @click="someFunction"&gt; ... &lt;/p&gt;</w:t>
      </w:r>
    </w:p>
    <w:p w14:paraId="34576060" w14:textId="5F4BE9E8" w:rsidR="00E8259A" w:rsidRDefault="00E8259A" w:rsidP="00E8259A">
      <w:pPr>
        <w:pStyle w:val="ListParagraph"/>
        <w:numPr>
          <w:ilvl w:val="0"/>
          <w:numId w:val="11"/>
        </w:numPr>
      </w:pPr>
      <w:r w:rsidRPr="00E8259A">
        <w:t xml:space="preserve">&lt;button </w:t>
      </w:r>
      <w:proofErr w:type="spellStart"/>
      <w:r w:rsidRPr="00E8259A">
        <w:t>v-</w:t>
      </w:r>
      <w:proofErr w:type="gramStart"/>
      <w:r w:rsidRPr="00E8259A">
        <w:t>on:click</w:t>
      </w:r>
      <w:proofErr w:type="spellEnd"/>
      <w:proofErr w:type="gramEnd"/>
      <w:r w:rsidRPr="00E8259A">
        <w:t>="</w:t>
      </w:r>
      <w:proofErr w:type="spellStart"/>
      <w:r w:rsidRPr="00E8259A">
        <w:t>getData</w:t>
      </w:r>
      <w:proofErr w:type="spellEnd"/>
      <w:r w:rsidRPr="00E8259A">
        <w:t>"&gt; ... &lt;/button&gt;</w:t>
      </w:r>
    </w:p>
    <w:p w14:paraId="7E595E64" w14:textId="4764D126" w:rsidR="00D15BA7" w:rsidRDefault="00D15BA7" w:rsidP="00D15BA7"/>
    <w:p w14:paraId="01B872CE" w14:textId="517FF95F" w:rsidR="00D15BA7" w:rsidRDefault="00D15BA7" w:rsidP="00D15BA7">
      <w:bookmarkStart w:id="21" w:name="_Toc48939316"/>
      <w:r w:rsidRPr="00CD0D0D">
        <w:rPr>
          <w:rStyle w:val="Heading3Char"/>
        </w:rPr>
        <w:t>3.2.4 Ember.js</w:t>
      </w:r>
      <w:r w:rsidR="00337303" w:rsidRPr="00CD0D0D">
        <w:rPr>
          <w:rStyle w:val="Heading3Char"/>
        </w:rPr>
        <w:t>:</w:t>
      </w:r>
      <w:bookmarkEnd w:id="21"/>
      <w:r w:rsidR="00337303">
        <w:rPr>
          <w:b/>
          <w:bCs/>
        </w:rPr>
        <w:t xml:space="preserve"> </w:t>
      </w:r>
      <w:r w:rsidR="00337303">
        <w:t xml:space="preserve">Ember.js </w:t>
      </w:r>
      <w:r w:rsidR="00550134">
        <w:t>h</w:t>
      </w:r>
      <w:r w:rsidR="00337303">
        <w:t>as relea</w:t>
      </w:r>
      <w:r w:rsidR="009D4535">
        <w:t>s</w:t>
      </w:r>
      <w:r w:rsidR="00337303">
        <w:t xml:space="preserve">ed </w:t>
      </w:r>
      <w:r w:rsidR="00550134">
        <w:t>i</w:t>
      </w:r>
      <w:r w:rsidR="00337303">
        <w:t xml:space="preserve">n </w:t>
      </w:r>
      <w:r w:rsidR="009D4535">
        <w:t>December</w:t>
      </w:r>
      <w:r w:rsidR="00337303">
        <w:t xml:space="preserve"> 2011 b</w:t>
      </w:r>
      <w:r w:rsidR="00550134">
        <w:t>y</w:t>
      </w:r>
      <w:r w:rsidR="00337303">
        <w:t xml:space="preserve"> the Ember core team under the MIT license as the open-source project.</w:t>
      </w:r>
      <w:r w:rsidR="00330649">
        <w:t xml:space="preserve"> The original author of the framework is Yehuda Katz.</w:t>
      </w:r>
      <w:r w:rsidR="008C5518">
        <w:t xml:space="preserve"> Like the applications mentioned above, it allows developers to build scalable single-page applications.</w:t>
      </w:r>
      <w:r w:rsidR="00375FE9">
        <w:t xml:space="preserve"> Many Popular sites like Yahoo, Groupon, Discourse make use of Ember.js.</w:t>
      </w:r>
      <w:r w:rsidR="00550134">
        <w:t xml:space="preserve"> </w:t>
      </w:r>
      <w:r w:rsidR="00550134" w:rsidRPr="00550134">
        <w:rPr>
          <w:rStyle w:val="SubtitleChar"/>
        </w:rPr>
        <w:fldChar w:fldCharType="begin" w:fldLock="1"/>
      </w:r>
      <w:r w:rsidR="00550134" w:rsidRPr="00550134">
        <w:rPr>
          <w:rStyle w:val="SubtitleChar"/>
        </w:rPr>
        <w:instrText>ADDIN CSL_CITATION {"citationItems":[{"id":"ITEM-1","itemData":{"author":[{"dropping-particle":"","family":"Shrestha","given":"Sunil","non-dropping-particle":"","parse-names":false,"suffix":""}],"id":"ITEM-1","issue":"October","issued":{"date-parts":[["2015"]]},"page":"1-47","title":"Ember . js front-end framework – SEO challenges and frameworks comparison","type":"article-journal"},"uris":["http://www.mendeley.com/documents/?uuid=88e7f6a2-1e82-4abc-948f-6006c7a8ec22"]}],"mendeley":{"formattedCitation":"(Shrestha, 2015)","plainTextFormattedCitation":"(Shrestha, 2015)","previouslyFormattedCitation":"(Shrestha, 2015)"},"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Shrestha, 2015)</w:t>
      </w:r>
      <w:r w:rsidR="00550134" w:rsidRPr="00550134">
        <w:rPr>
          <w:rStyle w:val="SubtitleChar"/>
        </w:rPr>
        <w:fldChar w:fldCharType="end"/>
      </w:r>
    </w:p>
    <w:p w14:paraId="3F6BD82E" w14:textId="5772089C" w:rsidR="00EE1F67" w:rsidRDefault="00EF2CD9" w:rsidP="00D15BA7">
      <w:r w:rsidRPr="00966B7E">
        <w:rPr>
          <w:b/>
          <w:bCs/>
        </w:rPr>
        <w:t>A r</w:t>
      </w:r>
      <w:r w:rsidR="00C324F9" w:rsidRPr="00966B7E">
        <w:rPr>
          <w:b/>
          <w:bCs/>
        </w:rPr>
        <w:t>outer</w:t>
      </w:r>
      <w:r w:rsidR="00C324F9">
        <w:t xml:space="preserve"> is the most important and powerful concept of the Ember.js.</w:t>
      </w:r>
      <w:r>
        <w:t xml:space="preserve"> It emphasizes the importance of the </w:t>
      </w:r>
      <w:r w:rsidR="00DA60CB">
        <w:t>URL</w:t>
      </w:r>
      <w:r>
        <w:t xml:space="preserve"> in managing the state of the application.</w:t>
      </w:r>
      <w:r w:rsidR="00DA60CB">
        <w:t xml:space="preserve"> According to Tom Dale one of the lead dale of Ember.js, when it comes to </w:t>
      </w:r>
      <w:r w:rsidR="00A37AD1">
        <w:t xml:space="preserve">the </w:t>
      </w:r>
      <w:r w:rsidR="00DA60CB">
        <w:t>latest web application URLs are not just the way to uniquely locate the pages on the server but they serve the more purpose to the web application</w:t>
      </w:r>
      <w:r w:rsidR="00966B7E">
        <w:t>.</w:t>
      </w:r>
      <w:r w:rsidR="003C7C2A">
        <w:t xml:space="preserve"> </w:t>
      </w:r>
      <w:r w:rsidR="00550134" w:rsidRPr="00550134">
        <w:rPr>
          <w:rStyle w:val="SubtitleChar"/>
        </w:rPr>
        <w:fldChar w:fldCharType="begin" w:fldLock="1"/>
      </w:r>
      <w:r w:rsidR="002B123B">
        <w:rPr>
          <w:rStyle w:val="SubtitleChar"/>
        </w:rPr>
        <w:instrText>ADDIN CSL_CITATION {"citationItems":[{"id":"ITEM-1","itemData":{"URL":"https://tomdale.net/2012/05/ember-routing/","accessed":{"date-parts":[["2020","8","20"]]},"author":[{"dropping-particle":"","family":"Dale","given":"Tom","non-dropping-particle":"","parse-names":false,"suffix":""}],"id":"ITEM-1","issued":{"date-parts":[["2012"]]},"page":"1","title":"Our {Approach} to {Routing} in {Ember}.js - tomdale.net","type":"webpage"},"uris":["http://www.mendeley.com/documents/?uuid=c77868c0-21ac-48ed-a885-93f76529a1f1"]}],"mendeley":{"formattedCitation":"(Dale, 2012)","plainTextFormattedCitation":"(Dale, 2012)","previouslyFormattedCitation":"(Dale, 2012)"},"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Dale, 2012)</w:t>
      </w:r>
      <w:r w:rsidR="00550134" w:rsidRPr="00550134">
        <w:rPr>
          <w:rStyle w:val="SubtitleChar"/>
        </w:rPr>
        <w:fldChar w:fldCharType="end"/>
      </w:r>
    </w:p>
    <w:p w14:paraId="4F410E7E" w14:textId="464F6F2C" w:rsidR="00A37AD1" w:rsidRDefault="00A37AD1" w:rsidP="00D15BA7">
      <w:r w:rsidRPr="00A37AD1">
        <w:rPr>
          <w:b/>
          <w:bCs/>
        </w:rPr>
        <w:t>Model:</w:t>
      </w:r>
      <w:r>
        <w:t xml:space="preserve"> Every route is associated with the different model which contains the data associated with the state of that route. This model can be updated or retrieved by the server using AJAX technology and based on that view can be updated very easily.</w:t>
      </w:r>
    </w:p>
    <w:p w14:paraId="7068B649" w14:textId="51F5165B" w:rsidR="003F036B" w:rsidRDefault="005E459C" w:rsidP="00D15BA7">
      <w:r w:rsidRPr="005E459C">
        <w:rPr>
          <w:b/>
          <w:bCs/>
        </w:rPr>
        <w:t>Controllers:</w:t>
      </w:r>
      <w:r>
        <w:rPr>
          <w:b/>
          <w:bCs/>
        </w:rPr>
        <w:t xml:space="preserve"> </w:t>
      </w:r>
      <w:r>
        <w:t>A controller acts as a bridge between the model and its associated view.</w:t>
      </w:r>
      <w:r w:rsidR="00E33D2A">
        <w:t xml:space="preserve"> All the business logic like form handling, data manipulation</w:t>
      </w:r>
      <w:r w:rsidR="00A2797D">
        <w:t>,</w:t>
      </w:r>
      <w:r w:rsidR="00E33D2A">
        <w:t xml:space="preserve"> or mathematical applications can be written inside the controllers.</w:t>
      </w:r>
    </w:p>
    <w:p w14:paraId="42676F35" w14:textId="27F230F0" w:rsidR="00A66477" w:rsidRDefault="00A66477" w:rsidP="00D15BA7">
      <w:r>
        <w:t xml:space="preserve">Now we are aware of the frameworks which will be used in this study, </w:t>
      </w:r>
      <w:proofErr w:type="spellStart"/>
      <w:r>
        <w:t>lets</w:t>
      </w:r>
      <w:proofErr w:type="spellEnd"/>
      <w:r>
        <w:t xml:space="preserve"> see the various parameters which will be computed and evaluated to </w:t>
      </w:r>
      <w:proofErr w:type="spellStart"/>
      <w:r>
        <w:t>analyze</w:t>
      </w:r>
      <w:proofErr w:type="spellEnd"/>
      <w:r>
        <w:t xml:space="preserve"> the performance of these frameworks.</w:t>
      </w:r>
    </w:p>
    <w:p w14:paraId="114C3B43" w14:textId="2C0D999A" w:rsidR="003660E3" w:rsidRDefault="00B64AFE" w:rsidP="00E01513">
      <w:pPr>
        <w:pStyle w:val="Heading2"/>
      </w:pPr>
      <w:bookmarkStart w:id="22" w:name="_Toc48939317"/>
      <w:r>
        <w:t xml:space="preserve">3.3 Performance Parameters &amp; Methods </w:t>
      </w:r>
      <w:proofErr w:type="gramStart"/>
      <w:r>
        <w:t>To</w:t>
      </w:r>
      <w:proofErr w:type="gramEnd"/>
      <w:r>
        <w:t xml:space="preserve"> Compute Those</w:t>
      </w:r>
      <w:bookmarkEnd w:id="22"/>
    </w:p>
    <w:p w14:paraId="20CA6BEF" w14:textId="1DAF43CD" w:rsidR="00B64AFE" w:rsidRDefault="003C7C2A" w:rsidP="00B64AFE">
      <w:r>
        <w:t>The main objective of this work is to calculate the speed indexing of the web application in the browser.</w:t>
      </w:r>
      <w:r w:rsidR="0098678B">
        <w:t xml:space="preserve"> </w:t>
      </w:r>
      <w:proofErr w:type="gramStart"/>
      <w:r w:rsidR="0098678B">
        <w:t>So</w:t>
      </w:r>
      <w:proofErr w:type="gramEnd"/>
      <w:r w:rsidR="0098678B">
        <w:t xml:space="preserve"> in this work, only the parameters which reflect performances in time are given the </w:t>
      </w:r>
      <w:r w:rsidR="001A0534">
        <w:t>importance</w:t>
      </w:r>
      <w:r w:rsidR="0098678B">
        <w:t>. Also, a few parameters associated with the code are taken into consideration.</w:t>
      </w:r>
    </w:p>
    <w:p w14:paraId="23D7F859" w14:textId="2F5F3451" w:rsidR="001A0534" w:rsidRDefault="001A0534" w:rsidP="00B64AFE"/>
    <w:p w14:paraId="0A3CA4A1" w14:textId="117C45CE" w:rsidR="00F81AC4" w:rsidRDefault="001A0534" w:rsidP="00B64AFE">
      <w:pPr>
        <w:rPr>
          <w:rStyle w:val="SubtitleChar"/>
        </w:rPr>
      </w:pPr>
      <w:bookmarkStart w:id="23" w:name="_Toc48939318"/>
      <w:r w:rsidRPr="00CD0D0D">
        <w:rPr>
          <w:rStyle w:val="Heading3Char"/>
        </w:rPr>
        <w:t>3.3.1 Lines of codes</w:t>
      </w:r>
      <w:r w:rsidR="002A43E0" w:rsidRPr="00CD0D0D">
        <w:rPr>
          <w:rStyle w:val="Heading3Char"/>
        </w:rPr>
        <w:t>:</w:t>
      </w:r>
      <w:bookmarkEnd w:id="23"/>
      <w:r w:rsidR="001F569B">
        <w:rPr>
          <w:b/>
          <w:bCs/>
        </w:rPr>
        <w:t xml:space="preserve"> </w:t>
      </w:r>
      <w:r w:rsidR="001F569B">
        <w:t xml:space="preserve">Lines of code is one of the most important and oldest metrics around there. </w:t>
      </w:r>
      <w:proofErr w:type="spellStart"/>
      <w:r w:rsidR="001F569B">
        <w:t>Iw</w:t>
      </w:r>
      <w:proofErr w:type="spellEnd"/>
      <w:r w:rsidR="001F569B">
        <w:t xml:space="preserve"> was used for the first time in the year 1960 in economic, social studies &amp; productivity it came out as an effective metric.</w:t>
      </w:r>
      <w:r w:rsidR="00561A69">
        <w:t xml:space="preserve"> In the era of assembly languages, this metric was quite simple but as soon as languages starting evaluated and it started moving toward a structural </w:t>
      </w:r>
      <w:r w:rsidR="00561A69">
        <w:lastRenderedPageBreak/>
        <w:t>programming approach like C language, this concept started getting complex.</w:t>
      </w:r>
      <w:r w:rsidR="009C208D">
        <w:t xml:space="preserve"> </w:t>
      </w:r>
      <w:r w:rsidR="009F65CD">
        <w:t xml:space="preserve">Therefore later this metric got standardized and two counting methods </w:t>
      </w:r>
      <w:r w:rsidR="002B123B" w:rsidRPr="002B123B">
        <w:rPr>
          <w:rStyle w:val="SubtitleChar"/>
        </w:rPr>
        <w:fldChar w:fldCharType="begin" w:fldLock="1"/>
      </w:r>
      <w:r w:rsidR="002B123B">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id":"ITEM-2","itemData":{"abstract":"The Software Improvement Group (SIG) is a company that is specialized in the analysis of large software systems. Based on these analyses a range of services and products are offered to their clients. An example is the automatic generation of documentation for legacy systems. The generated documentation helps software developers of the client in understanding the source code of the legacy systems. Another example is performing software risk assessments. A software risk assessment assesses the technical quality of a software system. It is based on measurements of the source code and on interviews of the stakeholders involved in the project. The results of these measurements are interpreted by the experts of the SIG, which leads to the identification of problems and possible solutions to overcome the identified problems. These are reported to their clients. There are multiple questions that a client can have when they ask the SIG to perform an assessment. The question might be as broad as wanting to know whether the software system is maintainable in the future or as specific as wanting to know whether it is easy to implement a change in the length of bank numbers in their system. A question often asked by clients is: is the quality of my software system comparable to other software systems? Knowing the answer of this question helps the client to decide whether they should improve their current software development practices or sustain their current practices","author":[{"dropping-particle":"","family":"Rentrop","given":"Julien","non-dropping-particle":"","parse-names":false,"suffix":""},{"dropping-particle":"","family":"Year","given":"One","non-dropping-particle":"","parse-names":false,"suffix":""},{"dropping-particle":"","family":"Course","given":"Master","non-dropping-particle":"","parse-names":false,"suffix":""},{"dropping-particle":"","family":"Engineering","given":"Software","non-dropping-particle":"","parse-names":false,"suffix":""}],"container-title":"Measurement","id":"ITEM-2","issued":{"date-parts":[["2006"]]},"title":"Software Metrics as Benchmarks for Source Code Quality of Software Systems","type":"article-journal"},"uris":["http://www.mendeley.com/documents/?uuid=e30b5153-e733-49aa-b6e7-710a02ef5b67"]}],"mendeley":{"formattedCitation":"(Rentrop &lt;i&gt;et al.&lt;/i&gt;, 2006; Lawrence, 2017)","plainTextFormattedCitation":"(Rentrop et al., 2006; Lawrence, 2017)","previouslyFormattedCitation":"(Rentrop &lt;i&gt;et al.&lt;/i&gt;, 2006; Lawrence, 2017)"},"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Rentrop et al., 2006; Lawrence, 2017)</w:t>
      </w:r>
      <w:r w:rsidR="002B123B" w:rsidRPr="002B123B">
        <w:rPr>
          <w:rStyle w:val="SubtitleChar"/>
        </w:rPr>
        <w:fldChar w:fldCharType="end"/>
      </w:r>
      <w:r w:rsidR="009F65CD">
        <w:t>.</w:t>
      </w:r>
      <w:proofErr w:type="spellStart"/>
      <w:r w:rsidR="009F65CD">
        <w:t>i.e</w:t>
      </w:r>
      <w:proofErr w:type="spellEnd"/>
      <w:r w:rsidR="009F65CD">
        <w:t xml:space="preserve"> </w:t>
      </w:r>
      <w:bookmarkStart w:id="24" w:name="_Hlk48900341"/>
      <w:r w:rsidR="009F65CD">
        <w:t>SLOC &amp; LLOC</w:t>
      </w:r>
      <w:bookmarkEnd w:id="24"/>
      <w:r w:rsidR="009F65CD">
        <w:t xml:space="preserve">. SLOC is the physical lines of code whereas LLOC is the logical lines of code. SLOC gives the measure of the number of physical lines in the code excluding the comments and LLOC gives the measure of the number of executable statements within the code. </w:t>
      </w:r>
      <w:r w:rsidR="002B123B" w:rsidRPr="002B123B">
        <w:rPr>
          <w:rStyle w:val="SubtitleChar"/>
        </w:rPr>
        <w:fldChar w:fldCharType="begin" w:fldLock="1"/>
      </w:r>
      <w:r w:rsidR="00034217">
        <w:rPr>
          <w:rStyle w:val="SubtitleChar"/>
        </w:rPr>
        <w:instrText>ADDIN CSL_CITATION {"citationItems":[{"id":"ITEM-1","itemData":{"abstract":"This report presents guidelines for defining, recording, and reporting two frequently used measures of software size—physical source lines and logical source statements. We propose a general framework for constructing size definitions and use it to derive operational methods for reducing misunderstand- ings in measurement results. We show how the methods can be applied to address the information needs of different users while maintaining a common definition of software size.","author":[{"dropping-particle":"","family":"Park","given":"Robert E.","non-dropping-particle":"","parse-names":false,"suffix":""}],"id":"ITEM-1","issue":"September","issued":{"date-parts":[["1992"]]},"page":"242","title":"Software Size Measurement : A Framework for Counting Source Statements. In: Technical Report CMU/SEI-92-TR-20.","type":"article-journal"},"uris":["http://www.mendeley.com/documents/?uuid=7f3dae10-ff35-458a-9c8c-7f3a259fc255"]}],"mendeley":{"formattedCitation":"(Park, 1992)","plainTextFormattedCitation":"(Park, 1992)","previouslyFormattedCitation":"(Park, 1992)"},"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Park, 1992)</w:t>
      </w:r>
      <w:r w:rsidR="002B123B" w:rsidRPr="002B123B">
        <w:rPr>
          <w:rStyle w:val="SubtitleChar"/>
        </w:rPr>
        <w:fldChar w:fldCharType="end"/>
      </w:r>
      <w:r w:rsidR="00BC417A">
        <w:rPr>
          <w:rStyle w:val="SubtitleChar"/>
        </w:rPr>
        <w:t>.</w:t>
      </w:r>
      <w:r w:rsidR="00F81AC4">
        <w:rPr>
          <w:rStyle w:val="SubtitleChar"/>
        </w:rPr>
        <w:t xml:space="preserve"> </w:t>
      </w:r>
    </w:p>
    <w:p w14:paraId="619C313F" w14:textId="5BA0D005" w:rsidR="00A81DA7" w:rsidRDefault="00F81AC4" w:rsidP="00B64AFE">
      <w:r w:rsidRPr="00F81AC4">
        <w:rPr>
          <w:b/>
          <w:bCs/>
        </w:rPr>
        <w:t xml:space="preserve">Method to count </w:t>
      </w:r>
      <w:r>
        <w:rPr>
          <w:b/>
          <w:bCs/>
        </w:rPr>
        <w:t xml:space="preserve">LOC: </w:t>
      </w:r>
      <w:r>
        <w:t xml:space="preserve">We will be using two tools to count the Physical lines and </w:t>
      </w:r>
      <w:proofErr w:type="spellStart"/>
      <w:proofErr w:type="gramStart"/>
      <w:r>
        <w:t>And</w:t>
      </w:r>
      <w:proofErr w:type="spellEnd"/>
      <w:proofErr w:type="gramEnd"/>
      <w:r>
        <w:t xml:space="preserve"> source code lines. </w:t>
      </w:r>
      <w:r w:rsidR="00C036BB">
        <w:t xml:space="preserve">Tools used are </w:t>
      </w:r>
      <w:proofErr w:type="spellStart"/>
      <w:r w:rsidR="00C036BB">
        <w:t>sloc</w:t>
      </w:r>
      <w:proofErr w:type="spellEnd"/>
      <w:r w:rsidR="00C036BB">
        <w:t xml:space="preserve"> and </w:t>
      </w:r>
      <w:proofErr w:type="spellStart"/>
      <w:r w:rsidR="00C036BB">
        <w:t>cloc</w:t>
      </w:r>
      <w:proofErr w:type="spellEnd"/>
      <w:r w:rsidR="00C036BB">
        <w:t xml:space="preserve"> and these tools are available on </w:t>
      </w:r>
      <w:proofErr w:type="spellStart"/>
      <w:r w:rsidR="00C036BB">
        <w:t>npm</w:t>
      </w:r>
      <w:proofErr w:type="spellEnd"/>
      <w:r w:rsidR="00C036BB">
        <w:t xml:space="preserve"> as well as on </w:t>
      </w:r>
      <w:proofErr w:type="spellStart"/>
      <w:r w:rsidR="00C036BB">
        <w:t>Github</w:t>
      </w:r>
      <w:proofErr w:type="spellEnd"/>
      <w:r w:rsidR="00C036BB">
        <w:t>.</w:t>
      </w:r>
      <w:r w:rsidR="00903912">
        <w:t xml:space="preserve"> </w:t>
      </w:r>
      <w:r w:rsidR="00034217" w:rsidRPr="00034217">
        <w:rPr>
          <w:rStyle w:val="SubtitleChar"/>
        </w:rPr>
        <w:fldChar w:fldCharType="begin" w:fldLock="1"/>
      </w:r>
      <w:r w:rsidR="00160F3C">
        <w:rPr>
          <w:rStyle w:val="SubtitleChar"/>
        </w:rPr>
        <w:instrText>ADDIN CSL_CITATION {"citationItems":[{"id":"ITEM-1","itemData":{"abstract":"simple tool to count SLOC (source lines of code). Contribute to flosse/sloc development by creating an account on GitHub.","author":[{"dropping-particle":"","family":"Kohlhase","given":"Markus","non-dropping-particle":"","parse-names":false,"suffix":""}],"id":"ITEM-1","issued":{"date-parts":[["2020","8"]]},"note":"original-date: 2012-07-28T08:27:12Z","title":"flosse/sloc","type":"article"},"uris":["http://www.mendeley.com/documents/?uuid=c304b373-d430-47ea-ae77-d5561ae5e725"]},{"id":"ITEM-2","itemData":{"abstract":"An npm module for distributing cloc by Al Danial. Contribute to kentcdodds/cloc development by creating an account on GitHub.","author":[{"dropping-particle":"","family":"Dodds","given":"Kent C","non-dropping-particle":"","parse-names":false,"suffix":""}],"id":"ITEM-2","issued":{"date-parts":[["2020","8"]]},"note":"original-date: 2015-06-30T17:03:47Z","title":"kentcdodds/cloc","type":"article"},"uris":["http://www.mendeley.com/documents/?uuid=24301a14-90b1-4f46-aea7-965ea9c3b633"]}],"mendeley":{"formattedCitation":"(Dodds, 2020; Kohlhase, 2020)","plainTextFormattedCitation":"(Dodds, 2020; Kohlhase, 2020)","previouslyFormattedCitation":"(Dodds, 2020; Kohlhase, 2020)"},"properties":{"noteIndex":0},"schema":"https://github.com/citation-style-language/schema/raw/master/csl-citation.json"}</w:instrText>
      </w:r>
      <w:r w:rsidR="00034217" w:rsidRPr="00034217">
        <w:rPr>
          <w:rStyle w:val="SubtitleChar"/>
        </w:rPr>
        <w:fldChar w:fldCharType="separate"/>
      </w:r>
      <w:r w:rsidR="00034217" w:rsidRPr="00034217">
        <w:rPr>
          <w:rStyle w:val="SubtitleChar"/>
          <w:noProof/>
        </w:rPr>
        <w:t>(Dodds, 2020; Kohlhase, 2020)</w:t>
      </w:r>
      <w:r w:rsidR="00034217" w:rsidRPr="00034217">
        <w:rPr>
          <w:rStyle w:val="SubtitleChar"/>
        </w:rPr>
        <w:fldChar w:fldCharType="end"/>
      </w:r>
      <w:r w:rsidR="00A81DA7">
        <w:t xml:space="preserve"> We just need to simply write </w:t>
      </w:r>
      <w:proofErr w:type="spellStart"/>
      <w:r w:rsidR="00A81DA7">
        <w:t>npm</w:t>
      </w:r>
      <w:proofErr w:type="spellEnd"/>
      <w:r w:rsidR="00A81DA7">
        <w:t xml:space="preserve"> install command and then these tools will get installed on the machine. And after </w:t>
      </w:r>
      <w:r w:rsidR="00C036BB">
        <w:t xml:space="preserve">the </w:t>
      </w:r>
      <w:r w:rsidR="00A81DA7">
        <w:t>successful installation of these tools, we can execute the commands to count the LOC metric.</w:t>
      </w:r>
      <w:r w:rsidR="00B71B11">
        <w:t xml:space="preserve"> The reason for using two different tools is for greater accuracy.</w:t>
      </w:r>
    </w:p>
    <w:p w14:paraId="43F61183" w14:textId="6F5A6847" w:rsidR="00DA39E4" w:rsidRDefault="00903912" w:rsidP="00B64AFE">
      <w:r>
        <w:t>While counting the LOC we will count only the amount of code developers has to write and not the auto-generated code by the CLI.</w:t>
      </w:r>
    </w:p>
    <w:p w14:paraId="7A5F4DA5" w14:textId="6D32AA24" w:rsidR="008B4E02" w:rsidRDefault="008B4E02" w:rsidP="00B64AFE">
      <w:r>
        <w:t xml:space="preserve">Command used – </w:t>
      </w:r>
      <w:proofErr w:type="spellStart"/>
      <w:r>
        <w:t>sloc</w:t>
      </w:r>
      <w:proofErr w:type="spellEnd"/>
      <w:r>
        <w:t xml:space="preserve"> </w:t>
      </w:r>
      <w:proofErr w:type="spellStart"/>
      <w:r>
        <w:t>src</w:t>
      </w:r>
      <w:proofErr w:type="spellEnd"/>
      <w:r>
        <w:t xml:space="preserve"> &amp; </w:t>
      </w:r>
      <w:proofErr w:type="spellStart"/>
      <w:r>
        <w:t>cloc</w:t>
      </w:r>
      <w:proofErr w:type="spellEnd"/>
      <w:r>
        <w:t xml:space="preserve"> </w:t>
      </w:r>
      <w:proofErr w:type="spellStart"/>
      <w:r>
        <w:t>src</w:t>
      </w:r>
      <w:proofErr w:type="spellEnd"/>
      <w:r>
        <w:t xml:space="preserve"> where </w:t>
      </w:r>
      <w:proofErr w:type="spellStart"/>
      <w:r>
        <w:t>src</w:t>
      </w:r>
      <w:proofErr w:type="spellEnd"/>
      <w:r>
        <w:t xml:space="preserve"> is the directory from which we want to count the LOC.</w:t>
      </w:r>
    </w:p>
    <w:p w14:paraId="4BB62542" w14:textId="4FDE7CF0" w:rsidR="00B71B11" w:rsidRDefault="00A84510" w:rsidP="00A84510">
      <w:pPr>
        <w:jc w:val="center"/>
      </w:pPr>
      <w:r>
        <w:rPr>
          <w:noProof/>
        </w:rPr>
        <w:drawing>
          <wp:inline distT="0" distB="0" distL="0" distR="0" wp14:anchorId="78910C16" wp14:editId="3251255F">
            <wp:extent cx="5731510" cy="52019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731510" cy="5201920"/>
                    </a:xfrm>
                    <a:prstGeom prst="rect">
                      <a:avLst/>
                    </a:prstGeom>
                  </pic:spPr>
                </pic:pic>
              </a:graphicData>
            </a:graphic>
          </wp:inline>
        </w:drawing>
      </w:r>
    </w:p>
    <w:p w14:paraId="256BE50C" w14:textId="152B5736" w:rsidR="005925C9" w:rsidRDefault="005925C9" w:rsidP="005925C9"/>
    <w:p w14:paraId="3ABD7BE6" w14:textId="6BD8A84B" w:rsidR="00734C8D" w:rsidRDefault="00734C8D" w:rsidP="005925C9">
      <w:r>
        <w:lastRenderedPageBreak/>
        <w:t xml:space="preserve">While building the website, the speed taken by </w:t>
      </w:r>
      <w:r w:rsidR="00D17EB5">
        <w:t xml:space="preserve">the </w:t>
      </w:r>
      <w:r>
        <w:t>webpage matters a lot.</w:t>
      </w:r>
      <w:r w:rsidR="00D17EB5">
        <w:t xml:space="preserve"> Faster pages are more efficient and they provide a much better user experience.</w:t>
      </w:r>
      <w:r w:rsidR="00C446FB">
        <w:t xml:space="preserve"> According to </w:t>
      </w:r>
      <w:proofErr w:type="spellStart"/>
      <w:r w:rsidR="00C446FB">
        <w:t>kissmetrics</w:t>
      </w:r>
      <w:proofErr w:type="spellEnd"/>
      <w:r w:rsidR="00C446FB">
        <w:t xml:space="preserve"> infographics, one-fourth of the user we move to the other website if the website they are opening takes more than 3 seconds</w:t>
      </w:r>
      <w:r w:rsidR="00EA5E87"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EA5E87" w:rsidRPr="00EA5E87">
        <w:rPr>
          <w:rStyle w:val="SubtitleChar"/>
        </w:rPr>
        <w:fldChar w:fldCharType="separate"/>
      </w:r>
      <w:r w:rsidR="00EA5E87" w:rsidRPr="00EA5E87">
        <w:rPr>
          <w:rStyle w:val="SubtitleChar"/>
          <w:noProof/>
        </w:rPr>
        <w:t>(sean, 2011)</w:t>
      </w:r>
      <w:r w:rsidR="00EA5E87" w:rsidRPr="00EA5E87">
        <w:rPr>
          <w:rStyle w:val="SubtitleChar"/>
        </w:rPr>
        <w:fldChar w:fldCharType="end"/>
      </w:r>
      <w:r w:rsidR="00C446FB">
        <w:t>.</w:t>
      </w:r>
      <w:r w:rsidR="00F93EC8">
        <w:t xml:space="preserve"> In the case of mobile users, this ratio is even higher. The same study states that 73% of users have faced the use of a slower page load.</w:t>
      </w:r>
      <w:r w:rsidR="005517EB">
        <w:t xml:space="preserve"> According to Walmart the if the load time increases by even 1</w:t>
      </w:r>
      <w:proofErr w:type="gramStart"/>
      <w:r w:rsidR="005517EB">
        <w:t>s,  then</w:t>
      </w:r>
      <w:proofErr w:type="gramEnd"/>
      <w:r w:rsidR="005517EB">
        <w:t xml:space="preserve"> the conversion rate is decreased by 2%.</w:t>
      </w:r>
      <w:r w:rsidR="008E51F6">
        <w:t xml:space="preserve"> Also, the SEO of webpages should be good so they can rank higher according to </w:t>
      </w:r>
      <w:r w:rsidR="00BE6950">
        <w:t xml:space="preserve">the </w:t>
      </w:r>
      <w:r w:rsidR="008E51F6">
        <w:t xml:space="preserve">Google ranking algorithm. Now </w:t>
      </w:r>
      <w:r w:rsidR="00BE6950">
        <w:t>G</w:t>
      </w:r>
      <w:r w:rsidR="008E51F6">
        <w:t>oogle has include</w:t>
      </w:r>
      <w:r w:rsidR="00BE6950">
        <w:t>d</w:t>
      </w:r>
      <w:r w:rsidR="008E51F6">
        <w:t xml:space="preserve"> the page speed as their criteria that means the pages with the higher speed will be ranked higher when someone sea</w:t>
      </w:r>
      <w:r w:rsidR="00BE6950">
        <w:t>rc</w:t>
      </w:r>
      <w:r w:rsidR="008E51F6">
        <w:t>hes for something on google</w:t>
      </w:r>
      <w:r w:rsidR="00DF28C3"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DF28C3" w:rsidRPr="00EA5E87">
        <w:rPr>
          <w:rStyle w:val="SubtitleChar"/>
        </w:rPr>
        <w:fldChar w:fldCharType="separate"/>
      </w:r>
      <w:r w:rsidR="00DF28C3" w:rsidRPr="00EA5E87">
        <w:rPr>
          <w:rStyle w:val="SubtitleChar"/>
          <w:noProof/>
        </w:rPr>
        <w:t>(sean, 2011)</w:t>
      </w:r>
      <w:r w:rsidR="00DF28C3" w:rsidRPr="00EA5E87">
        <w:rPr>
          <w:rStyle w:val="SubtitleChar"/>
        </w:rPr>
        <w:fldChar w:fldCharType="end"/>
      </w:r>
      <w:r w:rsidR="00DF28C3">
        <w:t>.</w:t>
      </w:r>
      <w:r w:rsidR="008E51F6">
        <w:t xml:space="preserve"> </w:t>
      </w:r>
      <w:r w:rsidR="005517EB">
        <w:t xml:space="preserve"> </w:t>
      </w:r>
      <w:proofErr w:type="gramStart"/>
      <w:r w:rsidR="005517EB">
        <w:t>Therefore</w:t>
      </w:r>
      <w:proofErr w:type="gramEnd"/>
      <w:r w:rsidR="005517EB">
        <w:t xml:space="preserve"> obtaining the performances of the webpage has become more important. So the next 5 parameters will talk about the factors related to the performance of the webpage.</w:t>
      </w:r>
      <w:r w:rsidR="008821D9">
        <w:t xml:space="preserve"> </w:t>
      </w:r>
      <w:r w:rsidR="008821D9" w:rsidRPr="008821D9">
        <w:rPr>
          <w:rStyle w:val="SubtitleChar"/>
        </w:rPr>
        <w:fldChar w:fldCharType="begin" w:fldLock="1"/>
      </w:r>
      <w:r w:rsidR="00EA5E87">
        <w:rPr>
          <w:rStyle w:val="SubtitleChar"/>
        </w:rPr>
        <w:instrText>ADDIN CSL_CITATION {"citationItems":[{"id":"ITEM-1","itemData":{"abstract":"Why does page speed matter? Page speed is a critical component in the overall user experience and may be one of the organic ranking factors.","author":[{"dropping-particle":"","family":"Guard","given":"Kalpesh","non-dropping-particle":"","parse-names":false,"suffix":""}],"container-title":"seoClarity","id":"ITEM-1","issued":{"date-parts":[["2020","6"]]},"note":"Section: Blog","title":"Why {Page} {Speed} {Matters} and {How} to {Improve} {It}","type":"article"},"uris":["http://www.mendeley.com/documents/?uuid=3032b95c-88f7-4cde-9fc4-4856e9ecb168"]}],"mendeley":{"formattedCitation":"(Guard, 2020)","plainTextFormattedCitation":"(Guard, 2020)","previouslyFormattedCitation":"(Guard, 2020)"},"properties":{"noteIndex":0},"schema":"https://github.com/citation-style-language/schema/raw/master/csl-citation.json"}</w:instrText>
      </w:r>
      <w:r w:rsidR="008821D9" w:rsidRPr="008821D9">
        <w:rPr>
          <w:rStyle w:val="SubtitleChar"/>
        </w:rPr>
        <w:fldChar w:fldCharType="separate"/>
      </w:r>
      <w:r w:rsidR="008821D9" w:rsidRPr="008821D9">
        <w:rPr>
          <w:rStyle w:val="SubtitleChar"/>
          <w:noProof/>
        </w:rPr>
        <w:t>(Guard, 2020)</w:t>
      </w:r>
      <w:r w:rsidR="008821D9" w:rsidRPr="008821D9">
        <w:rPr>
          <w:rStyle w:val="SubtitleChar"/>
        </w:rPr>
        <w:fldChar w:fldCharType="end"/>
      </w:r>
    </w:p>
    <w:p w14:paraId="07E1BE4A" w14:textId="409E8D2B" w:rsidR="00B31B9D" w:rsidRDefault="00B31B9D" w:rsidP="005925C9">
      <w:r>
        <w:t xml:space="preserve">The tools used for computing these parameters </w:t>
      </w:r>
      <w:r w:rsidR="008821D9">
        <w:t>are</w:t>
      </w:r>
      <w:r>
        <w:t xml:space="preserve"> </w:t>
      </w:r>
      <w:proofErr w:type="spellStart"/>
      <w:r>
        <w:t>google’s</w:t>
      </w:r>
      <w:proofErr w:type="spellEnd"/>
      <w:r>
        <w:t xml:space="preserve"> lighthouse</w:t>
      </w:r>
      <w:r w:rsidR="000321ED">
        <w:t xml:space="preserve"> tool</w:t>
      </w:r>
      <w:r>
        <w:t>.</w:t>
      </w:r>
      <w:r w:rsidR="002310A5">
        <w:t xml:space="preserve"> This open-source tool can be used for monitoring the performances of the web application as well as, the load times, their speed index</w:t>
      </w:r>
      <w:r w:rsidR="003C4FCC">
        <w:t>,</w:t>
      </w:r>
      <w:r w:rsidR="002310A5">
        <w:t xml:space="preserve"> etc. Is also gives the score for SEO. </w:t>
      </w:r>
      <w:r w:rsidR="003C4FCC" w:rsidRPr="00B44359">
        <w:rPr>
          <w:rStyle w:val="SubtitleChar"/>
        </w:rPr>
        <w:fldChar w:fldCharType="begin" w:fldLock="1"/>
      </w:r>
      <w:r w:rsidR="00B44359" w:rsidRPr="00B44359">
        <w:rPr>
          <w:rStyle w:val="SubtitleChar"/>
        </w:rPr>
        <w:instrText>ADDIN CSL_CITATION {"citationItems":[{"id":"ITEM-1","itemData":{"abstract":"Automated auditing, performance metrics, and best practices for the web.","author":[{"dropping-particle":"","family":"Google","given":"","non-dropping-particle":"","parse-names":false,"suffix":""}],"id":"ITEM-1","issued":{"date-parts":[["2020","8"]]},"note":"original-date: 2016-03-08T01:03:11Z","publisher":"GoogleChrome","title":"{GoogleChrome}/lighthouse","type":"article"},"uris":["http://www.mendeley.com/documents/?uuid=323a465b-19f1-4c4b-8f5f-9d36756af2ed"]},{"id":"ITEM-2","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2","issued":{"date-parts":[["2020"]]},"title":"An Early Benchmark of Quality of Experience Between HTTP/2 and HTTP/3 using Lighthouse","type":"article-journal"},"uris":["http://www.mendeley.com/documents/?uuid=a44679f0-a41c-4fde-9555-7541b943e9f6"]}],"mendeley":{"formattedCitation":"(Google, 2020; Saif, Lung and Matrawy, 2020)","plainTextFormattedCitation":"(Google, 2020; Saif, Lung and Matrawy, 2020)","previouslyFormattedCitation":"(Google, 2020)"},"properties":{"noteIndex":0},"schema":"https://github.com/citation-style-language/schema/raw/master/csl-citation.json"}</w:instrText>
      </w:r>
      <w:r w:rsidR="003C4FCC" w:rsidRPr="00B44359">
        <w:rPr>
          <w:rStyle w:val="SubtitleChar"/>
        </w:rPr>
        <w:fldChar w:fldCharType="separate"/>
      </w:r>
      <w:r w:rsidR="00B44359" w:rsidRPr="00B44359">
        <w:rPr>
          <w:rStyle w:val="SubtitleChar"/>
        </w:rPr>
        <w:t>(Google, 2020; Saif, Lung and Matrawy, 2020)</w:t>
      </w:r>
      <w:r w:rsidR="003C4FCC" w:rsidRPr="00B44359">
        <w:rPr>
          <w:rStyle w:val="SubtitleChar"/>
        </w:rPr>
        <w:fldChar w:fldCharType="end"/>
      </w:r>
    </w:p>
    <w:p w14:paraId="46DBCBE7" w14:textId="77777777" w:rsidR="00734C8D" w:rsidRDefault="00734C8D" w:rsidP="005925C9"/>
    <w:p w14:paraId="24EB96F9" w14:textId="61FF4C9A" w:rsidR="005925C9" w:rsidRPr="00CD0D0D" w:rsidRDefault="005925C9" w:rsidP="00CD0D0D">
      <w:pPr>
        <w:pStyle w:val="Heading3"/>
        <w:rPr>
          <w:rStyle w:val="lh-metrictitle"/>
        </w:rPr>
      </w:pPr>
      <w:bookmarkStart w:id="25" w:name="_Toc48939319"/>
      <w:r w:rsidRPr="00CD0D0D">
        <w:rPr>
          <w:rStyle w:val="Heading3Char"/>
          <w:b/>
        </w:rPr>
        <w:t>3.3.2</w:t>
      </w:r>
      <w:r w:rsidRPr="00CD0D0D">
        <w:rPr>
          <w:rStyle w:val="Heading1Char"/>
          <w:b/>
          <w:caps w:val="0"/>
          <w:sz w:val="24"/>
          <w:szCs w:val="24"/>
        </w:rPr>
        <w:t xml:space="preserve"> </w:t>
      </w:r>
      <w:r w:rsidRPr="00CD0D0D">
        <w:rPr>
          <w:rStyle w:val="lh-metrictitle"/>
        </w:rPr>
        <w:t xml:space="preserve">First </w:t>
      </w:r>
      <w:proofErr w:type="spellStart"/>
      <w:r w:rsidRPr="00CD0D0D">
        <w:rPr>
          <w:rStyle w:val="lh-metrictitle"/>
        </w:rPr>
        <w:t>Contentful</w:t>
      </w:r>
      <w:proofErr w:type="spellEnd"/>
      <w:r w:rsidRPr="00CD0D0D">
        <w:rPr>
          <w:rStyle w:val="lh-metrictitle"/>
        </w:rPr>
        <w:t xml:space="preserve"> Paint</w:t>
      </w:r>
      <w:r w:rsidR="00A5552C" w:rsidRPr="00CD0D0D">
        <w:rPr>
          <w:rStyle w:val="lh-metrictitle"/>
        </w:rPr>
        <w:t xml:space="preserve"> (FCP)</w:t>
      </w:r>
      <w:r w:rsidR="0094268C" w:rsidRPr="00CD0D0D">
        <w:rPr>
          <w:rStyle w:val="lh-metrictitle"/>
        </w:rPr>
        <w:t>:</w:t>
      </w:r>
      <w:bookmarkEnd w:id="25"/>
    </w:p>
    <w:p w14:paraId="045B45A5" w14:textId="09C23F3A" w:rsidR="0094268C" w:rsidRPr="00A5552C" w:rsidRDefault="00A5552C" w:rsidP="005925C9">
      <w:pPr>
        <w:rPr>
          <w:rFonts w:cs="Times New Roman"/>
        </w:rPr>
      </w:pPr>
      <w:r>
        <w:rPr>
          <w:rFonts w:cs="Times New Roman"/>
        </w:rPr>
        <w:t xml:space="preserve">When the user navigates to the particular URL then it takes some time for the browser to fetch data from the server and display it in the browser. </w:t>
      </w:r>
      <w:r w:rsidR="00CD29EF">
        <w:rPr>
          <w:rFonts w:cs="Times New Roman"/>
        </w:rPr>
        <w:t>FCP measures the amount of time taken by the browser to display the first content of the DOM. It may be anything for example any image, heading, paragraph, etc. FCP score is a comparison of  FCP of your website with real-time websites</w:t>
      </w:r>
      <w:r w:rsidR="009057D9">
        <w:rPr>
          <w:rFonts w:cs="Times New Roman"/>
        </w:rPr>
        <w:t xml:space="preserve"> based on data from </w:t>
      </w:r>
      <w:r w:rsidR="00B85DCF">
        <w:rPr>
          <w:rFonts w:cs="Times New Roman"/>
        </w:rPr>
        <w:t xml:space="preserve">the </w:t>
      </w:r>
      <w:r w:rsidR="009057D9">
        <w:rPr>
          <w:rFonts w:cs="Times New Roman"/>
        </w:rPr>
        <w:t>HTTP archive</w:t>
      </w:r>
      <w:r w:rsidR="00CD29EF">
        <w:rPr>
          <w:rFonts w:cs="Times New Roman"/>
        </w:rPr>
        <w:t>.</w:t>
      </w:r>
      <w:r w:rsidR="000D0617">
        <w:rPr>
          <w:rFonts w:cs="Times New Roman"/>
        </w:rPr>
        <w:t xml:space="preserve"> </w:t>
      </w:r>
      <w:r w:rsidR="00160F3C" w:rsidRPr="00160F3C">
        <w:rPr>
          <w:rStyle w:val="SubtitleChar"/>
        </w:rPr>
        <w:fldChar w:fldCharType="begin" w:fldLock="1"/>
      </w:r>
      <w:r w:rsidR="008708E6">
        <w:rPr>
          <w:rStyle w:val="SubtitleChar"/>
        </w:rPr>
        <w:instrText>ADDIN CSL_CITATION {"citationItems":[{"id":"ITEM-1","itemData":{"DOI":"10.1109/IAC.2018.8780515","ISBN":"9781538669204","abstract":"The problem of speed of page load time in the Borneo Biodiversity information system which is decreasing has an impact on the level of user satisfaction. The amount of resources used and the amount of data stored causes the system to be slow. The paper analyzes the load time of web pages based on key indicators performance for page loading timings. The variable analysis of webpage for calculates value; loading time (Time to First Byte, First paint time, First contentful paint time, DOM interactive time, DOM loaded time content, Onload time), total page size, and the number of requests. The results of the analysis have given a grade to the web performance and evaluated the results by providing a solution to optimize the low parameter values.","author":[{"dropping-particle":"","family":"Budiman","given":"Edy","non-dropping-particle":"","parse-names":false,"suffix":""},{"dropping-particle":"","family":"Puspitasari","given":"Novianti","non-dropping-particle":"","parse-names":false,"suffix":""},{"dropping-particle":"","family":"Alam","given":"Sitti Nur","non-dropping-particle":"","parse-names":false,"suffix":""},{"dropping-particle":"","family":"Akbar","given":"Th Mohammad Aldrin","non-dropping-particle":"","parse-names":false,"suffix":""},{"dropping-particle":"","family":"Haeruddin","given":"","non-dropping-particle":"","parse-names":false,"suffix":""},{"dropping-particle":"","family":"Indra","given":"Dolly","non-dropping-particle":"","parse-names":false,"suffix":""}],"container-title":"Proceedings of the 3rd International Conference on Informatics and Computing, ICIC 2018","id":"ITEM-1","issued":{"date-parts":[["2018"]]},"page":"5-9","publisher":"IEEE","title":"Performance analysis of the resource loading time for borneo biodiversity information system","type":"article-journal"},"uris":["http://www.mendeley.com/documents/?uuid=0ee1ccf8-1586-4e1c-b280-20e728b2d151"]},{"id":"ITEM-2","itemData":{"ISBN":"9781728167268","abstract":"The rapid growth of technology has boosted the usage of mobile devices to access a web application. These devices have various specifications such as screen sizes and resolutions. Responsive Web Design (RWD) approach bridges the gap of these differences by adapting the flexibility concept in screen sizes and resolutions, thus ensuring better website usability. Poor performance in website usability resulting in declination in number of users. Therefore several existing Usability Guidelines (UG) were invented mainly for a desktop- based website and unfortunately lesser studies have been carried out for a Mobile Web Application (MWA) especially the performance aspect of it. Henceforth, this paper focuses on enhancing the performance element of an existing UG by analysing, identifying, proposing, implementing, and measuring the new additional performance attributes in UG for MWA. We used First Contentful Paint (FCP), Speed Index (SI), Time to Interactive (TtI), First Meaningful Paint (FMP), First CPU Idle (FCI) and Estimated Input Latency (EIL) to measure the performances of two case studies and the result shows better score at 90-100 (fast-GREEN) with the proposed performance attributes compared to another website without it which averages at 50-89 (average-ORANGE) range. Keywords—Responsive","author":[{"dropping-particle":"","family":"Romle","given":"Amirul Nurshuhada","non-dropping-particle":"","parse-names":false,"suffix":""},{"dropping-particle":"","family":"Ismail","given":"Saiful Adli","non-dropping-particle":"","parse-names":false,"suffix":""},{"dropping-particle":"","family":"Yusop","given":"Othman Mohd","non-dropping-particle":"","parse-names":false,"suffix":""},{"dropping-particle":"","family":"Azmi","given":"Azri","non-dropping-particle":"","parse-names":false,"suffix":""},{"dropping-particle":"","family":"Kama","given":"Nazri","non-dropping-particle":"","parse-names":false,"suffix":""},{"dropping-particle":"","family":"Sarkan","given":"Haslina Md","non-dropping-particle":"","parse-names":false,"suffix":""}],"container-title":"2019 6th International Conference on Research and Innovation in Information Systems (ICRIIS)","id":"ITEM-2","issued":{"date-parts":[["2019"]]},"page":"0-5","title":"Guidelines for Mobile Web Application","type":"article-journal"},"uris":["http://www.mendeley.com/documents/?uuid=17256947-a519-4d76-85c3-d9970d70377d"]},{"id":"ITEM-3","itemData":{"author":[{"dropping-particle":"","family":"Rahman","given":"Imam Arief","non-dropping-particle":"","parse-names":false,"suffix":""},{"dropping-particle":"","family":"Ikbal","given":"Iskandar","non-dropping-particle":"","parse-names":false,"suffix":""}],"id":"ITEM-3","issued":{"date-parts":[["0"]]},"title":"OPTIMIZATION OF BLAST COMPUTE SITE THROUGH DESIGNING LITESPEED CACHE USING PPDIOO METHOD","type":"article-journal"},"uris":["http://www.mendeley.com/documents/?uuid=2a235977-d576-4f36-b751-f31f6cd0a5d5"]}],"mendeley":{"formattedCitation":"(Rahman and Ikbal, no date; Budiman &lt;i&gt;et al.&lt;/i&gt;, 2018; Romle &lt;i&gt;et al.&lt;/i&gt;, 2019)","manualFormatting":"(Rahman and Ikbal, no date; Budiman et al., 2018; Rome et al., 2019)","plainTextFormattedCitation":"(Rahman and Ikbal, no date; Budiman et al., 2018; Romle et al., 2019)","previouslyFormattedCitation":"(Rahman and Ikbal, no date; Budiman &lt;i&gt;et al.&lt;/i&gt;, 2018; Romle &lt;i&gt;et al.&lt;/i&gt;, 2019)"},"properties":{"noteIndex":0},"schema":"https://github.com/citation-style-language/schema/raw/master/csl-citation.json"}</w:instrText>
      </w:r>
      <w:r w:rsidR="00160F3C" w:rsidRPr="00160F3C">
        <w:rPr>
          <w:rStyle w:val="SubtitleChar"/>
        </w:rPr>
        <w:fldChar w:fldCharType="separate"/>
      </w:r>
      <w:r w:rsidR="00160F3C" w:rsidRPr="00160F3C">
        <w:rPr>
          <w:rStyle w:val="SubtitleChar"/>
          <w:noProof/>
        </w:rPr>
        <w:t>(Rahman and Ikbal, no date; Budiman et al., 2018; Rome et al., 2019)</w:t>
      </w:r>
      <w:r w:rsidR="00160F3C" w:rsidRPr="00160F3C">
        <w:rPr>
          <w:rStyle w:val="SubtitleChar"/>
        </w:rPr>
        <w:fldChar w:fldCharType="end"/>
      </w:r>
    </w:p>
    <w:p w14:paraId="7C5A84AB" w14:textId="6774ABE3" w:rsidR="005925C9" w:rsidRDefault="00160F3C" w:rsidP="00160F3C">
      <w:pPr>
        <w:jc w:val="center"/>
      </w:pPr>
      <w:r>
        <w:rPr>
          <w:noProof/>
        </w:rPr>
        <w:drawing>
          <wp:inline distT="0" distB="0" distL="0" distR="0" wp14:anchorId="3989B57C" wp14:editId="04F795A0">
            <wp:extent cx="4201111" cy="1371791"/>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4201111" cy="1371791"/>
                    </a:xfrm>
                    <a:prstGeom prst="rect">
                      <a:avLst/>
                    </a:prstGeom>
                  </pic:spPr>
                </pic:pic>
              </a:graphicData>
            </a:graphic>
          </wp:inline>
        </w:drawing>
      </w:r>
    </w:p>
    <w:p w14:paraId="01F31BE1" w14:textId="6681363E" w:rsidR="00BB7D9B" w:rsidRDefault="00BB7D9B" w:rsidP="00BB7D9B"/>
    <w:p w14:paraId="060AC883" w14:textId="456F950F" w:rsidR="00BB7D9B" w:rsidRDefault="00BB7D9B" w:rsidP="00CD0D0D">
      <w:pPr>
        <w:pStyle w:val="Heading3"/>
      </w:pPr>
      <w:bookmarkStart w:id="26" w:name="_Toc48939320"/>
      <w:r w:rsidRPr="00BB7D9B">
        <w:t xml:space="preserve">3.3.3 Speed </w:t>
      </w:r>
      <w:proofErr w:type="gramStart"/>
      <w:r w:rsidRPr="00BB7D9B">
        <w:t xml:space="preserve">Index </w:t>
      </w:r>
      <w:r>
        <w:t>:</w:t>
      </w:r>
      <w:bookmarkEnd w:id="26"/>
      <w:proofErr w:type="gramEnd"/>
    </w:p>
    <w:p w14:paraId="64B64A79" w14:textId="040E1698" w:rsidR="00BB7D9B" w:rsidRPr="000D0617" w:rsidRDefault="000D0617" w:rsidP="00BB7D9B">
      <w:r>
        <w:t>Speed index measures the time taken for the browser to visually display the data on the webpage during the page load.</w:t>
      </w:r>
      <w:r w:rsidR="005034A5">
        <w:t xml:space="preserve"> In simple words, the speed index is how many milliseconds it takes to show the visible parts of the webpage on the website.</w:t>
      </w:r>
      <w:r w:rsidR="008708E6" w:rsidRPr="008708E6">
        <w:rPr>
          <w:rStyle w:val="SubtitleChar"/>
        </w:rPr>
        <w:t xml:space="preserve"> </w:t>
      </w:r>
      <w:r w:rsidR="008708E6" w:rsidRPr="008708E6">
        <w:rPr>
          <w:rStyle w:val="SubtitleChar"/>
        </w:rPr>
        <w:fldChar w:fldCharType="begin" w:fldLock="1"/>
      </w:r>
      <w:r w:rsidR="006F16D1">
        <w:rPr>
          <w:rStyle w:val="SubtitleChar"/>
        </w:rPr>
        <w:instrText>ADDIN CSL_CITATION {"citationItems":[{"id":"ITEM-1","itemData":{"DOI":"10.23919/TMA.2019.8784552","ISBN":"9783903176171","abstract":"Users and content providers want websites to load quickly. A widely used web performance metric that rewards both the early appearance of content and the timely completion of page load is the Speed Index (SI). Lower SI values correspond to higher user satisfaction, which makes reducing page SI an important goal.In this paper, we observe that all images on a webpage are not created equal and indeed vary considerably along a metric we dub image density, or the ratio of byte weight to pixel size. Variation in image density creates opportunities to prioritize lower density images to reduce page SI by displaying more pixels sooner for every loaded byte. We define Object Density Distribution (ODD)-a new webpage characterization metric. To understand the potential for image prioritization, we characterize ODD of existing webpages, their ODDness if you will, and show that ODD skewness and kurtosis indicate meaningful prioritization opportunities. To understand the effectiveness of image prioritization, we propose a URL-based prioritization mechanism and measure its performance across 20 test pages loaded from the Apache, NGINX, and Caddy servers. Our results show SI improvement over 40% in some cases and mean improvement of 5.7%. These SI improvements and the simplicity of our prioritization method create a compelling case for the adoption of our method by content distribution networks (CDNs) and future browser implementations.","author":[{"dropping-particle":"","family":"Furtak","given":"Marcin","non-dropping-particle":"","parse-names":false,"suffix":""},{"dropping-particle":"","family":"Wittie","given":"Mike P.","non-dropping-particle":"","parse-names":false,"suffix":""}],"container-title":"TMA 2019 - Proceedings of the 3rd Network Traffic Measurement and Analysis Conference","id":"ITEM-1","issued":{"date-parts":[["2019"]]},"page":"33-40","title":"The ODDness of webpages","type":"article-journal"},"uris":["http://www.mendeley.com/documents/?uuid=51fec87d-f629-43f0-897c-19bdc11c314f"]},{"id":"ITEM-2","itemData":{"DOI":"10.1007/978-3-319-76481-8_3","ISBN":"9783319764801","ISSN":"16113349","abstract":"Page load time (PLT) is still the most common application Quality of Service (QoS) metric to estimate the Quality of Experience (QoE) of Web users. Yet, recent literature abounds with proposals for alternative metrics (e.g., Above The Fold, SpeedIndex and their variants) that aim at better estimating user QoE. The main purpose of this work is thus to thoroughly investigate a mapping between established and recently proposed objective metrics and user QoE. We obtain ground truth QoE via user experiments where we collect and analyze 3,400 Web accesses annotated with QoS metrics and explicit user ratings in a scale of 1 to 5, which we make available to the community. In particular, we contrast domain expert models (such as ITU-T and IQX) fed with a single QoS metric, to models trained using our ground-truth dataset over multiple QoS metrics as features. Results of our experiments show that, albeit very simple, expert models have a comparable accuracy to machine learning approaches. Furthermore, the model accuracy improves considerably when building per-page QoE models, which may raise scalability concerns as we discuss.","author":[{"dropping-particle":"","family":"Hora","given":"Diego Neves","non-dropping-particle":"da","parse-names":false,"suffix":""},{"dropping-particle":"","family":"Asrese","given":"Alemnew Sheferaw","non-dropping-particle":"","parse-names":false,"suffix":""},{"dropping-particle":"","family":"Christophides","given":"Vassilis","non-dropping-particle":"","parse-names":false,"suffix":""},{"dropping-particle":"","family":"Teixeira","given":"Renata","non-dropping-particle":"","parse-names":false,"suffix":""},{"dropping-particle":"","family":"Rossi","given":"Dario","non-dropping-particle":"","parse-names":false,"suffix":""}],"container-title":"Lecture Notes in Computer Science (including subseries Lecture Notes in Artificial Intelligence and Lecture Notes in Bioinformatics)","id":"ITEM-2","issued":{"date-parts":[["2018"]]},"page":"31-43","title":"Narrowing the Gap Between QoS Metrics and Web QoE Using Above-the-fold Metrics","type":"article-journal","volume":"10771 LNCS"},"uris":["http://www.mendeley.com/documents/?uuid=a127f8fd-631e-411c-bc1d-841c1de1d917"]},{"id":"ITEM-3","itemData":{"DOI":"10.1145/3098603.3098606","ISBN":"9781450350563","abstract":"Clearly, no one likes webpages with poor quality of experience (QoE). Being perceived as slow or fast is a key element in the overall perceived QoE of web applications. While extensive effort has been put into optimizing web applications (both in industry and academia), not a lot of work exists in characterizing what aspects of webpage loading process truly influence human end-user's perception of the Speed of a page. In this paper we present SpeedPerception 1, a large-scale web performance crowdsourcing framework focused on understanding the perceived loading performance of above-the-fold (ATF) webpage content. Our end goal is to create free open-source benchmarking datasets to advance the systematic analysis of how humans perceive webpage loading process. In Phase-1 of our SpeedPerception study using Internet Retailer Top 500 (IR 500) websites [3], we found that commonly used navigation metrics such as onLoad and Time To First Byte (TTFB) fail (less than 60% match) to represent majority human perception when comparing the speed of two webpages. We present a simple 3-variable-based machine learning model that explains the majority end-user choices better (with 87 ± 2% accuracy). In addition, our results suggest that the time needed by end-users to evaluate relative perceived speed of webpage is far less than the time of its visualComplete event.","author":[{"dropping-particle":"","family":"Gao","given":"Qingzhu","non-dropping-particle":"","parse-names":false,"suffix":""},{"dropping-particle":"","family":"Dey","given":"Prasenjit","non-dropping-particle":"","parse-names":false,"suffix":""},{"dropping-particle":"","family":"Ahammad","given":"Parvez","non-dropping-particle":"","parse-names":false,"suffix":""}],"container-title":"Internet QoE 2017 - Proceedings of the 2017 Workshop on QoE-Based Analysis and Management of Data Communication Networks, Part of SIGCOMM 2017","id":"ITEM-3","issued":{"date-parts":[["2017"]]},"page":"13-18","title":"Perceived performance of Top Retail webpages in the wild: Insights from large-scale crowdsourcing of above-the-fold QoE","type":"article-journal"},"uris":["http://www.mendeley.com/documents/?uuid=bc0b908d-fa98-42da-bef4-54219cd1e16a"]}],"mendeley":{"formattedCitation":"(Gao, Dey and Ahammad, 2017; da Hora &lt;i&gt;et al.&lt;/i&gt;, 2018; Furtak and Wittie, 2019)","plainTextFormattedCitation":"(Gao, Dey and Ahammad, 2017; da Hora et al., 2018; Furtak and Wittie, 2019)","previouslyFormattedCitation":"(Gao, Dey and Ahammad, 2017; da Hora &lt;i&gt;et al.&lt;/i&gt;, 2018; Furtak and Wittie, 2019)"},"properties":{"noteIndex":0},"schema":"https://github.com/citation-style-language/schema/raw/master/csl-citation.json"}</w:instrText>
      </w:r>
      <w:r w:rsidR="008708E6" w:rsidRPr="008708E6">
        <w:rPr>
          <w:rStyle w:val="SubtitleChar"/>
        </w:rPr>
        <w:fldChar w:fldCharType="separate"/>
      </w:r>
      <w:r w:rsidR="008708E6" w:rsidRPr="008708E6">
        <w:rPr>
          <w:rStyle w:val="SubtitleChar"/>
          <w:noProof/>
        </w:rPr>
        <w:t>(Gao, Dey and Ahammad, 2017; da Hora et al., 2018; Furtak and Wittie, 2019)</w:t>
      </w:r>
      <w:r w:rsidR="008708E6" w:rsidRPr="008708E6">
        <w:rPr>
          <w:rStyle w:val="SubtitleChar"/>
        </w:rPr>
        <w:fldChar w:fldCharType="end"/>
      </w:r>
      <w:r w:rsidR="00E020EE">
        <w:rPr>
          <w:rStyle w:val="SubtitleChar"/>
        </w:rPr>
        <w:t xml:space="preserve">. </w:t>
      </w:r>
      <w:r w:rsidR="00E020EE" w:rsidRPr="00E020EE">
        <w:t>Fo</w:t>
      </w:r>
      <w:r w:rsidR="00E020EE">
        <w:t>r capturing the speed index lighthouse captures the video of webpage loading and calculates the visual progression.</w:t>
      </w:r>
      <w:r w:rsidR="00AD3F8D">
        <w:t xml:space="preserve"> Then lighthouse uses the node.js Speedline index module to generate the report.</w:t>
      </w:r>
      <w:r w:rsidR="006F16D1">
        <w:t xml:space="preserve"> </w:t>
      </w:r>
      <w:r w:rsidR="006F16D1" w:rsidRPr="006F16D1">
        <w:rPr>
          <w:rStyle w:val="SubtitleChar"/>
        </w:rPr>
        <w:fldChar w:fldCharType="begin" w:fldLock="1"/>
      </w:r>
      <w:r w:rsidR="002C2532">
        <w:rPr>
          <w:rStyle w:val="SubtitleChar"/>
        </w:rPr>
        <w:instrText>ADDIN CSL_CITATION {"citationItems":[{"id":"ITEM-1","itemData":{"abstract":"Calculate the speed index from devtools performance trace","author":[{"dropping-particle":"","family":"Irish","given":"Paul","non-dropping-particle":"","parse-names":false,"suffix":""}],"id":"ITEM-1","issued":{"date-parts":[["2020","8"]]},"note":"original-date: 2016-03-24T21:09:46Z","title":"paulirish/speedline","type":"article"},"uris":["http://www.mendeley.com/documents/?uuid=f6a4cba0-7cf1-4ba3-b4bc-9011fd04b9fb"]}],"mendeley":{"formattedCitation":"(Irish, 2020)","plainTextFormattedCitation":"(Irish, 2020)","previouslyFormattedCitation":"(Irish, 2020)"},"properties":{"noteIndex":0},"schema":"https://github.com/citation-style-language/schema/raw/master/csl-citation.json"}</w:instrText>
      </w:r>
      <w:r w:rsidR="006F16D1" w:rsidRPr="006F16D1">
        <w:rPr>
          <w:rStyle w:val="SubtitleChar"/>
        </w:rPr>
        <w:fldChar w:fldCharType="separate"/>
      </w:r>
      <w:r w:rsidR="006F16D1" w:rsidRPr="006F16D1">
        <w:rPr>
          <w:rStyle w:val="SubtitleChar"/>
          <w:noProof/>
        </w:rPr>
        <w:t>(Irish, 2020)</w:t>
      </w:r>
      <w:r w:rsidR="006F16D1" w:rsidRPr="006F16D1">
        <w:rPr>
          <w:rStyle w:val="SubtitleChar"/>
        </w:rPr>
        <w:fldChar w:fldCharType="end"/>
      </w:r>
    </w:p>
    <w:p w14:paraId="6BA56CED" w14:textId="0FFAD1FA" w:rsidR="009D7741" w:rsidRDefault="0051111A" w:rsidP="0051111A">
      <w:pPr>
        <w:jc w:val="center"/>
      </w:pPr>
      <w:r>
        <w:rPr>
          <w:noProof/>
        </w:rPr>
        <w:lastRenderedPageBreak/>
        <w:drawing>
          <wp:inline distT="0" distB="0" distL="0" distR="0" wp14:anchorId="514ABE0C" wp14:editId="6172C184">
            <wp:extent cx="4496427" cy="129558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4496427" cy="1295581"/>
                    </a:xfrm>
                    <a:prstGeom prst="rect">
                      <a:avLst/>
                    </a:prstGeom>
                  </pic:spPr>
                </pic:pic>
              </a:graphicData>
            </a:graphic>
          </wp:inline>
        </w:drawing>
      </w:r>
    </w:p>
    <w:p w14:paraId="245626F5" w14:textId="467740F9" w:rsidR="00E020EE" w:rsidRDefault="00E020EE" w:rsidP="00CD0D0D">
      <w:pPr>
        <w:pStyle w:val="Heading3"/>
      </w:pPr>
      <w:bookmarkStart w:id="27" w:name="_Toc48939321"/>
      <w:r w:rsidRPr="00E020EE">
        <w:t xml:space="preserve">3.3.4 </w:t>
      </w:r>
      <w:proofErr w:type="spellStart"/>
      <w:r w:rsidRPr="00E020EE">
        <w:t>Larget</w:t>
      </w:r>
      <w:proofErr w:type="spellEnd"/>
      <w:r w:rsidRPr="00E020EE">
        <w:t xml:space="preserve"> </w:t>
      </w:r>
      <w:proofErr w:type="spellStart"/>
      <w:r w:rsidRPr="00E020EE">
        <w:t>C</w:t>
      </w:r>
      <w:r>
        <w:t>o</w:t>
      </w:r>
      <w:r w:rsidRPr="00E020EE">
        <w:t>ntentful</w:t>
      </w:r>
      <w:proofErr w:type="spellEnd"/>
      <w:r w:rsidRPr="00E020EE">
        <w:t xml:space="preserve"> paint</w:t>
      </w:r>
      <w:r w:rsidR="004F4EA4">
        <w:t xml:space="preserve"> (LCP)</w:t>
      </w:r>
      <w:r w:rsidRPr="00E020EE">
        <w:t>:</w:t>
      </w:r>
      <w:bookmarkEnd w:id="27"/>
    </w:p>
    <w:p w14:paraId="4D7FA431" w14:textId="199EF487" w:rsidR="00026187" w:rsidRDefault="004F4EA4" w:rsidP="00E020EE">
      <w:pPr>
        <w:rPr>
          <w:rStyle w:val="SubtitleChar"/>
        </w:rPr>
      </w:pPr>
      <w:r>
        <w:t>One of the main factor</w:t>
      </w:r>
      <w:r w:rsidR="00A22B7F">
        <w:t>s</w:t>
      </w:r>
      <w:r>
        <w:t xml:space="preserve"> while calculating the performances of the browser </w:t>
      </w:r>
      <w:proofErr w:type="gramStart"/>
      <w:r>
        <w:t xml:space="preserve">is </w:t>
      </w:r>
      <w:r w:rsidR="00A22B7F">
        <w:t xml:space="preserve"> LCP</w:t>
      </w:r>
      <w:proofErr w:type="gramEnd"/>
      <w:r w:rsidR="00A22B7F">
        <w:t>. LCP measures the time taken to display the largest element of the webpage.</w:t>
      </w:r>
      <w:r w:rsidR="00BE1E81">
        <w:t xml:space="preserve"> This helps in an approximation of when the main content of the page will be visible to the user. The available older metrics load or </w:t>
      </w:r>
      <w:proofErr w:type="spellStart"/>
      <w:r w:rsidR="00BE1E81">
        <w:t>DOMContentLoaded</w:t>
      </w:r>
      <w:proofErr w:type="spellEnd"/>
      <w:r w:rsidR="00BE1E81">
        <w:t xml:space="preserve"> are not useful sometimes because they don’t correspond to the important content of the w</w:t>
      </w:r>
      <w:r w:rsidR="007D3124">
        <w:t>e</w:t>
      </w:r>
      <w:r w:rsidR="00BE1E81">
        <w:t>bpage</w:t>
      </w:r>
      <w:r w:rsidR="002C2532">
        <w:t xml:space="preserve">. </w:t>
      </w:r>
      <w:r w:rsidR="002C2532" w:rsidRPr="002C2532">
        <w:rPr>
          <w:rStyle w:val="SubtitleChar"/>
        </w:rPr>
        <w:fldChar w:fldCharType="begin" w:fldLock="1"/>
      </w:r>
      <w:r w:rsidR="00EB3ADF">
        <w:rPr>
          <w:rStyle w:val="SubtitleChar"/>
        </w:rPr>
        <w:instrText>ADDIN CSL_CITATION {"citationItems":[{"id":"ITEM-1","itemData":{"author":[{"dropping-particle":"","family":"Walton","given":"Philip","non-dropping-particle":"","parse-names":false,"suffix":""}],"id":"ITEM-1","issued":{"date-parts":[["2019"]]},"title":"Largest Contentful Paint (LCP)","type":"article"},"uris":["http://www.mendeley.com/documents/?uuid=a92a2899-a453-45b7-b768-950104c6d5ad"]}],"mendeley":{"formattedCitation":"(Walton, 2019)","plainTextFormattedCitation":"(Walton, 2019)","previouslyFormattedCitation":"(Walton, 2019)"},"properties":{"noteIndex":0},"schema":"https://github.com/citation-style-language/schema/raw/master/csl-citation.json"}</w:instrText>
      </w:r>
      <w:r w:rsidR="002C2532" w:rsidRPr="002C2532">
        <w:rPr>
          <w:rStyle w:val="SubtitleChar"/>
        </w:rPr>
        <w:fldChar w:fldCharType="separate"/>
      </w:r>
      <w:r w:rsidR="002C2532" w:rsidRPr="002C2532">
        <w:rPr>
          <w:rStyle w:val="SubtitleChar"/>
          <w:noProof/>
        </w:rPr>
        <w:t>(Walton, 2019)</w:t>
      </w:r>
      <w:r w:rsidR="002C2532" w:rsidRPr="002C2532">
        <w:rPr>
          <w:rStyle w:val="SubtitleChar"/>
        </w:rPr>
        <w:fldChar w:fldCharType="end"/>
      </w:r>
    </w:p>
    <w:p w14:paraId="7F00138F" w14:textId="1D9074CC" w:rsidR="00EA6354" w:rsidRDefault="009A51CB" w:rsidP="009A51CB">
      <w:pPr>
        <w:jc w:val="center"/>
      </w:pPr>
      <w:r>
        <w:rPr>
          <w:noProof/>
        </w:rPr>
        <w:drawing>
          <wp:inline distT="0" distB="0" distL="0" distR="0" wp14:anchorId="0D6EDB7D" wp14:editId="6B49B674">
            <wp:extent cx="4172532" cy="136226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4172532" cy="1362265"/>
                    </a:xfrm>
                    <a:prstGeom prst="rect">
                      <a:avLst/>
                    </a:prstGeom>
                  </pic:spPr>
                </pic:pic>
              </a:graphicData>
            </a:graphic>
          </wp:inline>
        </w:drawing>
      </w:r>
    </w:p>
    <w:p w14:paraId="49DD6756" w14:textId="060D1E21" w:rsidR="00162B1C" w:rsidRDefault="00162B1C" w:rsidP="00CD0D0D">
      <w:pPr>
        <w:pStyle w:val="Heading3"/>
      </w:pPr>
      <w:bookmarkStart w:id="28" w:name="_Toc48939322"/>
      <w:r w:rsidRPr="00EB5A7B">
        <w:t xml:space="preserve">3.3.5 Time </w:t>
      </w:r>
      <w:proofErr w:type="gramStart"/>
      <w:r w:rsidRPr="00EB5A7B">
        <w:t>To</w:t>
      </w:r>
      <w:proofErr w:type="gramEnd"/>
      <w:r w:rsidRPr="00EB5A7B">
        <w:t xml:space="preserve"> Interactive (TTI):</w:t>
      </w:r>
      <w:bookmarkEnd w:id="28"/>
    </w:p>
    <w:p w14:paraId="40497BE1" w14:textId="0954B6BB" w:rsidR="00BF71D0" w:rsidRDefault="00424851" w:rsidP="00162B1C">
      <w:pPr>
        <w:rPr>
          <w:rStyle w:val="SubtitleChar"/>
        </w:rPr>
      </w:pPr>
      <w:r>
        <w:t>The webpage is not interactive as soon as it loads the content of the web page. It takes some time for it to become interactive. Interactive means buttons to become clickable or input fields to become typeable etc.</w:t>
      </w:r>
      <w:r w:rsidR="002222DF">
        <w:t xml:space="preserve"> This metric is important because content visibility should not be optimized at the cost of TTI. This leads to very poor user experience and there are high chances of users navigating away from such websites.</w:t>
      </w:r>
      <w:r w:rsidR="00EB3ADF">
        <w:t xml:space="preserve"> </w:t>
      </w:r>
      <w:r w:rsidR="00EB3ADF" w:rsidRPr="00EB3ADF">
        <w:rPr>
          <w:rStyle w:val="SubtitleChar"/>
        </w:rPr>
        <w:fldChar w:fldCharType="begin" w:fldLock="1"/>
      </w:r>
      <w:r w:rsidR="00AB6799">
        <w:rPr>
          <w:rStyle w:val="SubtitleChar"/>
        </w:rPr>
        <w:instrText>ADDIN CSL_CITATION {"citationItems":[{"id":"ITEM-1","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1","issued":{"date-parts":[["2020"]]},"title":"An Early Benchmark of Quality of Experience Between HTTP/2 and HTTP/3 using Lighthouse","type":"article-journal"},"uris":["http://www.mendeley.com/documents/?uuid=a44679f0-a41c-4fde-9555-7541b943e9f6"]}],"mendeley":{"formattedCitation":"(Saif, Lung and Matrawy, 2020)","plainTextFormattedCitation":"(Saif, Lung and Matrawy, 2020)","previouslyFormattedCitation":"(Saif, Lung and Matrawy, 2020)"},"properties":{"noteIndex":0},"schema":"https://github.com/citation-style-language/schema/raw/master/csl-citation.json"}</w:instrText>
      </w:r>
      <w:r w:rsidR="00EB3ADF" w:rsidRPr="00EB3ADF">
        <w:rPr>
          <w:rStyle w:val="SubtitleChar"/>
        </w:rPr>
        <w:fldChar w:fldCharType="separate"/>
      </w:r>
      <w:r w:rsidR="00EB3ADF" w:rsidRPr="00EB3ADF">
        <w:rPr>
          <w:rStyle w:val="SubtitleChar"/>
          <w:noProof/>
        </w:rPr>
        <w:t>(Saif, Lung and Matrawy, 2020)</w:t>
      </w:r>
      <w:r w:rsidR="00EB3ADF" w:rsidRPr="00EB3ADF">
        <w:rPr>
          <w:rStyle w:val="SubtitleChar"/>
        </w:rPr>
        <w:fldChar w:fldCharType="end"/>
      </w:r>
    </w:p>
    <w:p w14:paraId="700641F3" w14:textId="3972735F" w:rsidR="0055251F" w:rsidRDefault="002B44C3" w:rsidP="002B44C3">
      <w:pPr>
        <w:jc w:val="center"/>
      </w:pPr>
      <w:r>
        <w:rPr>
          <w:noProof/>
        </w:rPr>
        <w:drawing>
          <wp:inline distT="0" distB="0" distL="0" distR="0" wp14:anchorId="5D64C32C" wp14:editId="094865B5">
            <wp:extent cx="4429743" cy="149563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extLst>
                        <a:ext uri="{28A0092B-C50C-407E-A947-70E740481C1C}">
                          <a14:useLocalDpi xmlns:a14="http://schemas.microsoft.com/office/drawing/2010/main" val="0"/>
                        </a:ext>
                      </a:extLst>
                    </a:blip>
                    <a:stretch>
                      <a:fillRect/>
                    </a:stretch>
                  </pic:blipFill>
                  <pic:spPr>
                    <a:xfrm>
                      <a:off x="0" y="0"/>
                      <a:ext cx="4429743" cy="1495634"/>
                    </a:xfrm>
                    <a:prstGeom prst="rect">
                      <a:avLst/>
                    </a:prstGeom>
                  </pic:spPr>
                </pic:pic>
              </a:graphicData>
            </a:graphic>
          </wp:inline>
        </w:drawing>
      </w:r>
    </w:p>
    <w:p w14:paraId="76C0DA33" w14:textId="0CE91192" w:rsidR="002B44C3" w:rsidRDefault="00746CC5" w:rsidP="00CD0D0D">
      <w:pPr>
        <w:pStyle w:val="Heading3"/>
      </w:pPr>
      <w:bookmarkStart w:id="29" w:name="_Toc48939323"/>
      <w:r w:rsidRPr="00746CC5">
        <w:t>3.3.6 Total Blocking Time</w:t>
      </w:r>
      <w:r>
        <w:t xml:space="preserve"> (TBT</w:t>
      </w:r>
      <w:proofErr w:type="gramStart"/>
      <w:r>
        <w:t>)</w:t>
      </w:r>
      <w:r w:rsidRPr="00746CC5">
        <w:t xml:space="preserve"> :</w:t>
      </w:r>
      <w:bookmarkEnd w:id="29"/>
      <w:proofErr w:type="gramEnd"/>
    </w:p>
    <w:p w14:paraId="6453CF00" w14:textId="71CA2972" w:rsidR="00F90EAF" w:rsidRDefault="00F90EAF" w:rsidP="002B44C3">
      <w:pPr>
        <w:rPr>
          <w:rStyle w:val="SubtitleChar"/>
        </w:rPr>
      </w:pPr>
      <w:r>
        <w:t>TBT gives the value of time the pages are blocked from responding to any user events. Events like keyboard inputs, or mouse inputs or touch inputs.</w:t>
      </w:r>
      <w:r w:rsidR="00A730D3">
        <w:t xml:space="preserve"> Lighthouse derives this value from summing all the block</w:t>
      </w:r>
      <w:r w:rsidR="00B7378B">
        <w:t>ed</w:t>
      </w:r>
      <w:r w:rsidR="00A730D3">
        <w:t xml:space="preserve"> portion of long tasks between FCP and TTI.</w:t>
      </w:r>
      <w:r w:rsidR="00405D11">
        <w:t xml:space="preserve"> Long tasks are very heavy and they keep the main thread very busy at the cost of interactivity and this is not a good practice.</w:t>
      </w:r>
      <w:r w:rsidR="00893343">
        <w:t xml:space="preserve"> </w:t>
      </w:r>
      <w:proofErr w:type="spellStart"/>
      <w:r w:rsidR="00893343">
        <w:t>Some times</w:t>
      </w:r>
      <w:proofErr w:type="spellEnd"/>
      <w:r w:rsidR="00893343">
        <w:t xml:space="preserve"> long task makes the pages irresponsive as well.</w:t>
      </w:r>
      <w:r w:rsidR="00AB6799">
        <w:t xml:space="preserve"> </w:t>
      </w:r>
      <w:r w:rsidR="00AB6799" w:rsidRPr="00AB6799">
        <w:rPr>
          <w:rStyle w:val="SubtitleChar"/>
        </w:rPr>
        <w:fldChar w:fldCharType="begin" w:fldLock="1"/>
      </w:r>
      <w:r w:rsidR="008821D9">
        <w:rPr>
          <w:rStyle w:val="SubtitleChar"/>
        </w:rPr>
        <w:instrText>ADDIN CSL_CITATION {"citationItems":[{"id":"ITEM-1","itemData":{"author":[{"dropping-particle":"","family":"Osmani","given":"Addy","non-dropping-particle":"","parse-names":false,"suffix":""}],"id":"ITEM-1","issued":{"date-parts":[["2019","5"]]},"title":"Are long {JavaScript} tasks delaying your {Time} to {Interactive}?","type":"article"},"uris":["http://www.mendeley.com/documents/?uuid=256bf3b6-d9b7-496a-8f9c-b27b8948045d"]}],"mendeley":{"formattedCitation":"(Osmani, 2019)","plainTextFormattedCitation":"(Osmani, 2019)","previouslyFormattedCitation":"(Osmani, 2019)"},"properties":{"noteIndex":0},"schema":"https://github.com/citation-style-language/schema/raw/master/csl-citation.json"}</w:instrText>
      </w:r>
      <w:r w:rsidR="00AB6799" w:rsidRPr="00AB6799">
        <w:rPr>
          <w:rStyle w:val="SubtitleChar"/>
        </w:rPr>
        <w:fldChar w:fldCharType="separate"/>
      </w:r>
      <w:r w:rsidR="00AB6799" w:rsidRPr="00AB6799">
        <w:rPr>
          <w:rStyle w:val="SubtitleChar"/>
          <w:noProof/>
        </w:rPr>
        <w:t>(Osmani, 2019)</w:t>
      </w:r>
      <w:r w:rsidR="00AB6799" w:rsidRPr="00AB6799">
        <w:rPr>
          <w:rStyle w:val="SubtitleChar"/>
        </w:rPr>
        <w:fldChar w:fldCharType="end"/>
      </w:r>
      <w:r w:rsidR="00AB6799">
        <w:rPr>
          <w:rStyle w:val="SubtitleChar"/>
        </w:rPr>
        <w:t>.</w:t>
      </w:r>
    </w:p>
    <w:p w14:paraId="07961A84" w14:textId="11E0F0F5" w:rsidR="00B8127E" w:rsidRDefault="00B8127E" w:rsidP="00B8127E">
      <w:pPr>
        <w:jc w:val="center"/>
      </w:pPr>
      <w:r>
        <w:rPr>
          <w:noProof/>
        </w:rPr>
        <w:lastRenderedPageBreak/>
        <w:drawing>
          <wp:inline distT="0" distB="0" distL="0" distR="0" wp14:anchorId="0FEC22B4" wp14:editId="1285E2F5">
            <wp:extent cx="4458322" cy="14861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a:extLst>
                        <a:ext uri="{28A0092B-C50C-407E-A947-70E740481C1C}">
                          <a14:useLocalDpi xmlns:a14="http://schemas.microsoft.com/office/drawing/2010/main" val="0"/>
                        </a:ext>
                      </a:extLst>
                    </a:blip>
                    <a:stretch>
                      <a:fillRect/>
                    </a:stretch>
                  </pic:blipFill>
                  <pic:spPr>
                    <a:xfrm>
                      <a:off x="0" y="0"/>
                      <a:ext cx="4458322" cy="1486107"/>
                    </a:xfrm>
                    <a:prstGeom prst="rect">
                      <a:avLst/>
                    </a:prstGeom>
                  </pic:spPr>
                </pic:pic>
              </a:graphicData>
            </a:graphic>
          </wp:inline>
        </w:drawing>
      </w:r>
    </w:p>
    <w:p w14:paraId="7D88ADE2" w14:textId="29809040" w:rsidR="002314B5" w:rsidRDefault="002314B5" w:rsidP="002314B5"/>
    <w:p w14:paraId="143FA51C" w14:textId="77777777" w:rsidR="008026D5" w:rsidRDefault="00212855" w:rsidP="00CD0D0D">
      <w:pPr>
        <w:pStyle w:val="Heading3"/>
      </w:pPr>
      <w:bookmarkStart w:id="30" w:name="_Toc48939324"/>
      <w:r w:rsidRPr="002A1728">
        <w:t xml:space="preserve">3.3.7 </w:t>
      </w:r>
      <w:r w:rsidR="001C39EE" w:rsidRPr="002A1728">
        <w:t xml:space="preserve">Time Taken </w:t>
      </w:r>
      <w:proofErr w:type="gramStart"/>
      <w:r w:rsidR="001C39EE" w:rsidRPr="002A1728">
        <w:t>To</w:t>
      </w:r>
      <w:proofErr w:type="gramEnd"/>
      <w:r w:rsidR="001C39EE" w:rsidRPr="002A1728">
        <w:t xml:space="preserve"> Render The </w:t>
      </w:r>
      <w:r w:rsidR="00081C5A">
        <w:t>Real</w:t>
      </w:r>
      <w:r w:rsidR="00ED65D6">
        <w:t>-</w:t>
      </w:r>
      <w:r w:rsidR="00081C5A">
        <w:t>Time Data</w:t>
      </w:r>
      <w:r w:rsidR="0005078A">
        <w:t>:</w:t>
      </w:r>
      <w:bookmarkEnd w:id="30"/>
    </w:p>
    <w:p w14:paraId="442AA48B" w14:textId="29BB4494" w:rsidR="001C39EE" w:rsidRDefault="00DE0D78" w:rsidP="002314B5">
      <w:r>
        <w:t xml:space="preserve">This study is all about Single Page Applications. In single page application, real-time data </w:t>
      </w:r>
      <w:proofErr w:type="spellStart"/>
      <w:r>
        <w:t>i.e</w:t>
      </w:r>
      <w:proofErr w:type="spellEnd"/>
      <w:r>
        <w:t xml:space="preserve"> data fetched from</w:t>
      </w:r>
      <w:r w:rsidR="00212855" w:rsidRPr="002A1728">
        <w:rPr>
          <w:b/>
          <w:bCs/>
        </w:rPr>
        <w:t xml:space="preserve"> </w:t>
      </w:r>
      <w:r>
        <w:t xml:space="preserve">the server plays a major role. Because in the same URL different data has to keep updating. That’s the whole point of </w:t>
      </w:r>
      <w:r w:rsidR="00B31F3C">
        <w:t xml:space="preserve">the </w:t>
      </w:r>
      <w:r>
        <w:t>single</w:t>
      </w:r>
      <w:r w:rsidR="008D472C">
        <w:t>-</w:t>
      </w:r>
      <w:r>
        <w:t>page application</w:t>
      </w:r>
      <w:r w:rsidR="00B31F3C">
        <w:t>s</w:t>
      </w:r>
      <w:r>
        <w:t>.</w:t>
      </w:r>
      <w:r w:rsidR="00DF19A4">
        <w:t xml:space="preserve"> </w:t>
      </w:r>
      <w:proofErr w:type="gramStart"/>
      <w:r w:rsidR="00DF19A4">
        <w:t>So</w:t>
      </w:r>
      <w:proofErr w:type="gramEnd"/>
      <w:r w:rsidR="00DF19A4">
        <w:t xml:space="preserve"> this custom test is </w:t>
      </w:r>
      <w:proofErr w:type="spellStart"/>
      <w:r w:rsidR="00DF19A4">
        <w:t>build</w:t>
      </w:r>
      <w:proofErr w:type="spellEnd"/>
      <w:r w:rsidR="00DF19A4">
        <w:t xml:space="preserve"> to test how different frameworks work with the dynamic data.</w:t>
      </w:r>
      <w:r w:rsidR="00E61D84">
        <w:t xml:space="preserve"> </w:t>
      </w:r>
      <w:proofErr w:type="gramStart"/>
      <w:r w:rsidR="00E61D84">
        <w:t>So</w:t>
      </w:r>
      <w:proofErr w:type="gramEnd"/>
      <w:r w:rsidR="00E61D84">
        <w:t xml:space="preserve"> to test this search functionality has been implemented.</w:t>
      </w:r>
      <w:r w:rsidR="00F06134">
        <w:t xml:space="preserve"> </w:t>
      </w:r>
    </w:p>
    <w:p w14:paraId="1042AEB8" w14:textId="43235ADE" w:rsidR="00F06134" w:rsidRDefault="00F06134" w:rsidP="002314B5">
      <w:r>
        <w:t>In this test, the user can search the movies of his interest. He can search by title, cast, director, genre, rating, etc. Once the user clicks on the search button this query will be sent to the server using ajax and based on that search query all the movies related to that search query will be returned from the database.</w:t>
      </w:r>
      <w:r w:rsidR="00E5099C">
        <w:t xml:space="preserve"> </w:t>
      </w:r>
    </w:p>
    <w:p w14:paraId="3E61C71F" w14:textId="1D52DE07" w:rsidR="00E5099C" w:rsidRDefault="001705AE" w:rsidP="002314B5">
      <w:r>
        <w:t xml:space="preserve">We make use of </w:t>
      </w:r>
      <w:proofErr w:type="spellStart"/>
      <w:proofErr w:type="gramStart"/>
      <w:r w:rsidRPr="001705AE">
        <w:rPr>
          <w:b/>
          <w:bCs/>
        </w:rPr>
        <w:t>performance.now</w:t>
      </w:r>
      <w:proofErr w:type="spellEnd"/>
      <w:r w:rsidRPr="001705AE">
        <w:rPr>
          <w:b/>
          <w:bCs/>
        </w:rPr>
        <w:t>(</w:t>
      </w:r>
      <w:proofErr w:type="gramEnd"/>
      <w:r w:rsidRPr="001705AE">
        <w:rPr>
          <w:b/>
          <w:bCs/>
        </w:rPr>
        <w:t>)</w:t>
      </w:r>
      <w:r>
        <w:t xml:space="preserve"> method. This method returns the one </w:t>
      </w:r>
      <w:hyperlink r:id="rId21" w:tooltip="The description of this has not yet been written.  Please consider contributing!" w:history="1">
        <w:proofErr w:type="spellStart"/>
        <w:r w:rsidRPr="001705AE">
          <w:rPr>
            <w:b/>
            <w:bCs/>
          </w:rPr>
          <w:t>DOMHighResTimeStamp</w:t>
        </w:r>
        <w:proofErr w:type="spellEnd"/>
      </w:hyperlink>
      <w:r>
        <w:rPr>
          <w:b/>
          <w:bCs/>
        </w:rPr>
        <w:t xml:space="preserve"> </w:t>
      </w:r>
      <w:r>
        <w:t>which is accurate up</w:t>
      </w:r>
      <w:r w:rsidR="00A35E41">
        <w:t xml:space="preserve"> </w:t>
      </w:r>
      <w:r>
        <w:t>to 5 microseconds.</w:t>
      </w:r>
      <w:r w:rsidR="00AC20FE">
        <w:t xml:space="preserve"> The returned value represents the time elapsed since the time origin.</w:t>
      </w:r>
      <w:r w:rsidR="00991B54">
        <w:t xml:space="preserve"> This functionality is available in web workers.</w:t>
      </w:r>
    </w:p>
    <w:p w14:paraId="0F1C7442" w14:textId="706F83BB" w:rsidR="00881AE9" w:rsidRDefault="00881AE9" w:rsidP="002314B5"/>
    <w:p w14:paraId="011DA276" w14:textId="5CE41B15" w:rsidR="000C2ED9" w:rsidRDefault="00D54514" w:rsidP="00D54514">
      <w:pPr>
        <w:jc w:val="center"/>
      </w:pPr>
      <w:r>
        <w:rPr>
          <w:noProof/>
        </w:rPr>
        <w:drawing>
          <wp:inline distT="0" distB="0" distL="0" distR="0" wp14:anchorId="2E74A493" wp14:editId="0F5221B7">
            <wp:extent cx="5068007" cy="387721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a:extLst>
                        <a:ext uri="{28A0092B-C50C-407E-A947-70E740481C1C}">
                          <a14:useLocalDpi xmlns:a14="http://schemas.microsoft.com/office/drawing/2010/main" val="0"/>
                        </a:ext>
                      </a:extLst>
                    </a:blip>
                    <a:stretch>
                      <a:fillRect/>
                    </a:stretch>
                  </pic:blipFill>
                  <pic:spPr>
                    <a:xfrm>
                      <a:off x="0" y="0"/>
                      <a:ext cx="5068007" cy="3877216"/>
                    </a:xfrm>
                    <a:prstGeom prst="rect">
                      <a:avLst/>
                    </a:prstGeom>
                  </pic:spPr>
                </pic:pic>
              </a:graphicData>
            </a:graphic>
          </wp:inline>
        </w:drawing>
      </w:r>
    </w:p>
    <w:p w14:paraId="0377572F" w14:textId="77777777" w:rsidR="00BD6D94" w:rsidRDefault="00D54514" w:rsidP="00D54514">
      <w:r>
        <w:lastRenderedPageBreak/>
        <w:t>As shown in the above code snippet when the user enters the required query in the input field shown on the webpage and then he clicks on the search button this function gets executed.</w:t>
      </w:r>
      <w:r w:rsidR="00400D2A">
        <w:t xml:space="preserve"> The first line of this function is </w:t>
      </w:r>
      <w:proofErr w:type="spellStart"/>
      <w:proofErr w:type="gramStart"/>
      <w:r w:rsidR="00400D2A" w:rsidRPr="00400D2A">
        <w:rPr>
          <w:b/>
          <w:bCs/>
        </w:rPr>
        <w:t>performance.now</w:t>
      </w:r>
      <w:proofErr w:type="spellEnd"/>
      <w:r w:rsidR="00400D2A" w:rsidRPr="00400D2A">
        <w:rPr>
          <w:b/>
          <w:bCs/>
        </w:rPr>
        <w:t>(</w:t>
      </w:r>
      <w:proofErr w:type="gramEnd"/>
      <w:r w:rsidR="00400D2A" w:rsidRPr="00400D2A">
        <w:rPr>
          <w:b/>
          <w:bCs/>
        </w:rPr>
        <w:t>)</w:t>
      </w:r>
      <w:r w:rsidR="003610EC">
        <w:rPr>
          <w:b/>
          <w:bCs/>
        </w:rPr>
        <w:t xml:space="preserve">. </w:t>
      </w:r>
      <w:r w:rsidR="003610EC">
        <w:t>Here the time origin is started and value is logged to the console.</w:t>
      </w:r>
      <w:r w:rsidR="00400D2A">
        <w:t xml:space="preserve"> This function calls the API written in the backend. After successfully fetching the data the result set is fed to </w:t>
      </w:r>
      <w:proofErr w:type="spellStart"/>
      <w:proofErr w:type="gramStart"/>
      <w:r w:rsidR="00400D2A" w:rsidRPr="00400D2A">
        <w:rPr>
          <w:b/>
          <w:bCs/>
        </w:rPr>
        <w:t>this.shows</w:t>
      </w:r>
      <w:proofErr w:type="spellEnd"/>
      <w:proofErr w:type="gramEnd"/>
      <w:r w:rsidR="00400D2A">
        <w:rPr>
          <w:b/>
          <w:bCs/>
        </w:rPr>
        <w:t xml:space="preserve"> </w:t>
      </w:r>
      <w:r w:rsidR="00400D2A">
        <w:t xml:space="preserve">variable. Now our </w:t>
      </w:r>
      <w:r w:rsidR="00400D2A" w:rsidRPr="00400D2A">
        <w:rPr>
          <w:b/>
          <w:bCs/>
        </w:rPr>
        <w:t>this.</w:t>
      </w:r>
      <w:r w:rsidR="00400D2A">
        <w:rPr>
          <w:b/>
          <w:bCs/>
        </w:rPr>
        <w:t xml:space="preserve"> </w:t>
      </w:r>
      <w:r w:rsidR="00400D2A" w:rsidRPr="00400D2A">
        <w:rPr>
          <w:b/>
          <w:bCs/>
        </w:rPr>
        <w:t>shows</w:t>
      </w:r>
      <w:r w:rsidR="00400D2A">
        <w:rPr>
          <w:b/>
          <w:bCs/>
        </w:rPr>
        <w:t xml:space="preserve"> </w:t>
      </w:r>
      <w:r w:rsidR="00400D2A">
        <w:t xml:space="preserve">variable has the array of objects containing all the shows based on the user’s search criteria. As soon this variable gets the new value the framework detects the change has happened and it updates the template with this newly received data. </w:t>
      </w:r>
    </w:p>
    <w:p w14:paraId="64BC5F50" w14:textId="1751D6D2" w:rsidR="00D54514" w:rsidRDefault="00C15EBB" w:rsidP="00C15EBB">
      <w:pPr>
        <w:jc w:val="center"/>
      </w:pPr>
      <w:r>
        <w:rPr>
          <w:noProof/>
        </w:rPr>
        <w:drawing>
          <wp:inline distT="0" distB="0" distL="0" distR="0" wp14:anchorId="7402A49F" wp14:editId="76300BD4">
            <wp:extent cx="5731510" cy="5159375"/>
            <wp:effectExtent l="0" t="0" r="254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5731510" cy="5159375"/>
                    </a:xfrm>
                    <a:prstGeom prst="rect">
                      <a:avLst/>
                    </a:prstGeom>
                  </pic:spPr>
                </pic:pic>
              </a:graphicData>
            </a:graphic>
          </wp:inline>
        </w:drawing>
      </w:r>
    </w:p>
    <w:p w14:paraId="7295BEE2" w14:textId="75C8DD1C" w:rsidR="00C15EBB" w:rsidRDefault="00C15EBB" w:rsidP="00C15EBB"/>
    <w:p w14:paraId="35D76280" w14:textId="42809102" w:rsidR="00C15EBB" w:rsidRDefault="00C15EBB" w:rsidP="00C15EBB">
      <w:r>
        <w:t xml:space="preserve">Since this is the vue.js template the list is rendered using the </w:t>
      </w:r>
      <w:r w:rsidRPr="00C15EBB">
        <w:rPr>
          <w:b/>
          <w:bCs/>
        </w:rPr>
        <w:t>v-for</w:t>
      </w:r>
      <w:r>
        <w:rPr>
          <w:b/>
          <w:bCs/>
        </w:rPr>
        <w:t xml:space="preserve"> </w:t>
      </w:r>
      <w:r>
        <w:t>directive.</w:t>
      </w:r>
      <w:r w:rsidR="00B82F37">
        <w:t xml:space="preserve"> When the template is rendering the list and it reaches the last element on the template it fires the </w:t>
      </w:r>
      <w:proofErr w:type="spellStart"/>
      <w:proofErr w:type="gramStart"/>
      <w:r w:rsidR="00B82F37" w:rsidRPr="00B82F37">
        <w:rPr>
          <w:b/>
          <w:bCs/>
        </w:rPr>
        <w:t>calculateRenderingTime</w:t>
      </w:r>
      <w:proofErr w:type="spellEnd"/>
      <w:r w:rsidR="00B82F37" w:rsidRPr="00B82F37">
        <w:rPr>
          <w:b/>
          <w:bCs/>
        </w:rPr>
        <w:t>(</w:t>
      </w:r>
      <w:proofErr w:type="gramEnd"/>
      <w:r w:rsidR="00B82F37" w:rsidRPr="00B82F37">
        <w:rPr>
          <w:b/>
          <w:bCs/>
        </w:rPr>
        <w:t>)</w:t>
      </w:r>
      <w:r w:rsidR="00B82F37">
        <w:rPr>
          <w:b/>
          <w:bCs/>
        </w:rPr>
        <w:t xml:space="preserve"> </w:t>
      </w:r>
      <w:r w:rsidR="00B82F37">
        <w:t>method. When this function will be called exactly</w:t>
      </w:r>
      <w:r w:rsidR="00A93CC7">
        <w:t xml:space="preserve"> and what is </w:t>
      </w:r>
      <w:r w:rsidR="00A93CC7" w:rsidRPr="00A93CC7">
        <w:rPr>
          <w:b/>
          <w:bCs/>
        </w:rPr>
        <w:t>6229</w:t>
      </w:r>
      <w:r w:rsidR="00A93CC7">
        <w:t xml:space="preserve"> in the above figure</w:t>
      </w:r>
      <w:r w:rsidR="00B82F37">
        <w:t xml:space="preserve"> is explained in the findings section.</w:t>
      </w:r>
    </w:p>
    <w:p w14:paraId="413931B1" w14:textId="1D418529" w:rsidR="002A73BE" w:rsidRDefault="000E5E0C" w:rsidP="000E5E0C">
      <w:pPr>
        <w:jc w:val="center"/>
      </w:pPr>
      <w:r>
        <w:rPr>
          <w:noProof/>
        </w:rPr>
        <w:drawing>
          <wp:inline distT="0" distB="0" distL="0" distR="0" wp14:anchorId="21987C34" wp14:editId="0C281FF8">
            <wp:extent cx="4686954" cy="943107"/>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4">
                      <a:extLst>
                        <a:ext uri="{28A0092B-C50C-407E-A947-70E740481C1C}">
                          <a14:useLocalDpi xmlns:a14="http://schemas.microsoft.com/office/drawing/2010/main" val="0"/>
                        </a:ext>
                      </a:extLst>
                    </a:blip>
                    <a:stretch>
                      <a:fillRect/>
                    </a:stretch>
                  </pic:blipFill>
                  <pic:spPr>
                    <a:xfrm>
                      <a:off x="0" y="0"/>
                      <a:ext cx="4686954" cy="943107"/>
                    </a:xfrm>
                    <a:prstGeom prst="rect">
                      <a:avLst/>
                    </a:prstGeom>
                  </pic:spPr>
                </pic:pic>
              </a:graphicData>
            </a:graphic>
          </wp:inline>
        </w:drawing>
      </w:r>
    </w:p>
    <w:p w14:paraId="759E4949" w14:textId="67DD7440" w:rsidR="00A36623" w:rsidRDefault="00895D32" w:rsidP="00895D32">
      <w:r>
        <w:lastRenderedPageBreak/>
        <w:t xml:space="preserve">In This </w:t>
      </w:r>
      <w:proofErr w:type="spellStart"/>
      <w:proofErr w:type="gramStart"/>
      <w:r w:rsidRPr="00B82F37">
        <w:rPr>
          <w:b/>
          <w:bCs/>
        </w:rPr>
        <w:t>calculateRenderingTime</w:t>
      </w:r>
      <w:proofErr w:type="spellEnd"/>
      <w:r w:rsidRPr="00B82F37">
        <w:rPr>
          <w:b/>
          <w:bCs/>
        </w:rPr>
        <w:t>(</w:t>
      </w:r>
      <w:proofErr w:type="gramEnd"/>
      <w:r w:rsidRPr="00B82F37">
        <w:rPr>
          <w:b/>
          <w:bCs/>
        </w:rPr>
        <w:t>)</w:t>
      </w:r>
      <w:r>
        <w:t xml:space="preserve"> function, again </w:t>
      </w:r>
      <w:proofErr w:type="spellStart"/>
      <w:r>
        <w:t>performance.now</w:t>
      </w:r>
      <w:proofErr w:type="spellEnd"/>
      <w:r>
        <w:t xml:space="preserve">() method is called. And if we take the difference between start performance time and end performance time, </w:t>
      </w:r>
      <w:proofErr w:type="gramStart"/>
      <w:r>
        <w:t>The</w:t>
      </w:r>
      <w:proofErr w:type="gramEnd"/>
      <w:r>
        <w:t xml:space="preserve"> time taken to make the ajax call and render the template will be obtained.</w:t>
      </w:r>
    </w:p>
    <w:p w14:paraId="35C1B8C1" w14:textId="45C074A5" w:rsidR="00EC0466" w:rsidRDefault="00EC0466" w:rsidP="00895D32">
      <w:r>
        <w:t>This is how the time is taken to render the real-time data is calculated. This parameter will be understood more clearly in the findings section.</w:t>
      </w:r>
    </w:p>
    <w:p w14:paraId="7D468B55" w14:textId="474F8212" w:rsidR="000D52C3" w:rsidRDefault="000D52C3" w:rsidP="00895D32">
      <w:proofErr w:type="gramStart"/>
      <w:r>
        <w:t>So</w:t>
      </w:r>
      <w:proofErr w:type="gramEnd"/>
      <w:r>
        <w:t xml:space="preserve"> this is all about the test we are going to perform on the applications </w:t>
      </w:r>
      <w:r w:rsidR="00645B44">
        <w:t>built</w:t>
      </w:r>
      <w:r>
        <w:t xml:space="preserve"> using all the frameworks</w:t>
      </w:r>
    </w:p>
    <w:p w14:paraId="503DBD89" w14:textId="4C4066A5" w:rsidR="000852AA" w:rsidRDefault="000852AA" w:rsidP="00895D32"/>
    <w:p w14:paraId="5DAEA440" w14:textId="77777777" w:rsidR="000852AA" w:rsidRDefault="000852AA">
      <w:pPr>
        <w:spacing w:after="160" w:line="259" w:lineRule="auto"/>
        <w:jc w:val="left"/>
      </w:pPr>
      <w:r>
        <w:br w:type="page"/>
      </w:r>
    </w:p>
    <w:p w14:paraId="23353BB5" w14:textId="6103C07E" w:rsidR="001449FA" w:rsidRDefault="000852AA" w:rsidP="000852AA">
      <w:pPr>
        <w:pStyle w:val="Heading1"/>
      </w:pPr>
      <w:r>
        <w:lastRenderedPageBreak/>
        <w:t xml:space="preserve">CHAPTER 4: IMPLEMENTATION </w:t>
      </w:r>
    </w:p>
    <w:p w14:paraId="131DF97B" w14:textId="565977A2" w:rsidR="00685010" w:rsidRDefault="00EE19C0" w:rsidP="00895D32">
      <w:r>
        <w:t xml:space="preserve">In the previous chapter, the merits which will be computed to check the performance of the web application are discussed. But to compute those parameters a web application has to be built. </w:t>
      </w:r>
      <w:proofErr w:type="gramStart"/>
      <w:r>
        <w:t>So</w:t>
      </w:r>
      <w:proofErr w:type="gramEnd"/>
      <w:r>
        <w:t xml:space="preserve"> this chapter will discuss how the web application is built using all 4 JavaScript frameworks and it will also discuss the supplementary development needed to support this web application.</w:t>
      </w:r>
    </w:p>
    <w:p w14:paraId="414F7671" w14:textId="33E96CBD" w:rsidR="00EE19C0" w:rsidRDefault="008A7891" w:rsidP="00895D32">
      <w:r>
        <w:t xml:space="preserve">This study doesn't focus on the backend of the web application so not much is discussed about </w:t>
      </w:r>
      <w:r w:rsidR="00392031">
        <w:t xml:space="preserve">the </w:t>
      </w:r>
      <w:r>
        <w:t>backend part of this application</w:t>
      </w:r>
      <w:r w:rsidR="00392031">
        <w:t>,</w:t>
      </w:r>
      <w:r>
        <w:t xml:space="preserve"> just overview is given.</w:t>
      </w:r>
    </w:p>
    <w:p w14:paraId="1CFD6B59" w14:textId="70F115CD" w:rsidR="005971F9" w:rsidRDefault="005971F9" w:rsidP="005971F9">
      <w:pPr>
        <w:pStyle w:val="Heading2"/>
      </w:pPr>
      <w:r>
        <w:t>4.1 Backend</w:t>
      </w:r>
      <w:r w:rsidR="00095BD1">
        <w:t xml:space="preserve"> Implementation</w:t>
      </w:r>
    </w:p>
    <w:p w14:paraId="7035E30B" w14:textId="2C37A54C" w:rsidR="005971F9" w:rsidRDefault="00E77005" w:rsidP="005971F9">
      <w:r>
        <w:t>Backend is comprised of three sections usually a server, application, and a database.</w:t>
      </w:r>
      <w:r w:rsidR="00DA4803">
        <w:t xml:space="preserve"> There are many languages available for writing code in backend for example JAVA, PHP, PYTHON, etc. </w:t>
      </w:r>
      <w:proofErr w:type="gramStart"/>
      <w:r w:rsidR="00DA4803">
        <w:t>Also</w:t>
      </w:r>
      <w:proofErr w:type="gramEnd"/>
      <w:r w:rsidR="00DA4803">
        <w:t xml:space="preserve"> for the development of the database, there are various environments available like MySQL, Oracle DB, SQL Server</w:t>
      </w:r>
      <w:r w:rsidR="00E93C5C">
        <w:t>.</w:t>
      </w:r>
    </w:p>
    <w:p w14:paraId="6DCD174B" w14:textId="7FC00217" w:rsidR="006E27A9" w:rsidRDefault="006E27A9" w:rsidP="006E27A9">
      <w:pPr>
        <w:pStyle w:val="Heading3"/>
      </w:pPr>
      <w:r>
        <w:t>4.1.</w:t>
      </w:r>
      <w:r w:rsidR="001936F8">
        <w:t>1</w:t>
      </w:r>
      <w:r>
        <w:t xml:space="preserve"> Application – Java &amp; REST API</w:t>
      </w:r>
    </w:p>
    <w:p w14:paraId="79E60577" w14:textId="13EDC02A" w:rsidR="00C33CF3" w:rsidRDefault="00D14BB8" w:rsidP="00C33CF3">
      <w:r>
        <w:t>For the backend application, JAVA is used. Using JAVA multiple REST APIs have been implemented. REST stands for restful.</w:t>
      </w:r>
      <w:r w:rsidR="00021633">
        <w:t xml:space="preserve"> They are also called web services. Webservices are becoming the most integral part of web application development.</w:t>
      </w:r>
      <w:r w:rsidR="00A125EA">
        <w:t xml:space="preserve"> Not just web development but for android development as well.</w:t>
      </w:r>
    </w:p>
    <w:p w14:paraId="22F1B67E" w14:textId="342204D6" w:rsidR="001936F8" w:rsidRPr="00C33CF3" w:rsidRDefault="001936F8" w:rsidP="009B42EA">
      <w:pPr>
        <w:pStyle w:val="Heading3"/>
      </w:pPr>
      <w:r>
        <w:t>4.1.2</w:t>
      </w:r>
      <w:r w:rsidR="009B42EA">
        <w:t xml:space="preserve"> Database - MySQL</w:t>
      </w:r>
      <w:r>
        <w:t xml:space="preserve"> </w:t>
      </w:r>
    </w:p>
    <w:p w14:paraId="1FBDD62C" w14:textId="518495F8" w:rsidR="006E27A9" w:rsidRDefault="009B42EA" w:rsidP="006E27A9">
      <w:r>
        <w:t xml:space="preserve">MySQL is the oldest Database Management System. </w:t>
      </w:r>
      <w:proofErr w:type="spellStart"/>
      <w:proofErr w:type="gramStart"/>
      <w:r>
        <w:t>It</w:t>
      </w:r>
      <w:proofErr w:type="gramEnd"/>
      <w:r>
        <w:t xml:space="preserve"> s</w:t>
      </w:r>
      <w:proofErr w:type="spellEnd"/>
      <w:r>
        <w:t xml:space="preserve"> open-source software. It uses SQL as its query language to perform the CRUD operation with </w:t>
      </w:r>
      <w:r w:rsidR="0013311B">
        <w:t xml:space="preserve">the </w:t>
      </w:r>
      <w:r w:rsidR="00202C34">
        <w:t>number</w:t>
      </w:r>
      <w:r>
        <w:t xml:space="preserve"> of the data row &amp; columns.</w:t>
      </w:r>
      <w:r w:rsidR="00EE1130">
        <w:t xml:space="preserve"> It also has support for stored procedures &amp; functions. </w:t>
      </w:r>
    </w:p>
    <w:p w14:paraId="667A30B2" w14:textId="552D6EDA" w:rsidR="005A1394" w:rsidRDefault="005A1394" w:rsidP="005A1394">
      <w:pPr>
        <w:pStyle w:val="Heading3"/>
      </w:pPr>
      <w:r>
        <w:t>4.1.3 Server</w:t>
      </w:r>
    </w:p>
    <w:p w14:paraId="537FF05C" w14:textId="6A913EF1" w:rsidR="005A1394" w:rsidRPr="006E27A9" w:rsidRDefault="00F30384" w:rsidP="006E27A9">
      <w:r>
        <w:t>Every Web application needs some kind of web server over which the application is served to the entire world. Tomcat 9 is used for this study. There are other servers available also like Apache server, Node.js server, Nginx server, etc.</w:t>
      </w:r>
    </w:p>
    <w:p w14:paraId="25FE6FC2" w14:textId="665A5C32" w:rsidR="006E27A9" w:rsidRDefault="005637FA" w:rsidP="005637FA">
      <w:pPr>
        <w:pStyle w:val="Heading3"/>
      </w:pPr>
      <w:r>
        <w:t xml:space="preserve">4.1.4 </w:t>
      </w:r>
      <w:r w:rsidR="003C7D25">
        <w:t xml:space="preserve">Tools &amp; </w:t>
      </w:r>
      <w:proofErr w:type="spellStart"/>
      <w:r w:rsidR="003C7D25">
        <w:t>Softwares</w:t>
      </w:r>
      <w:proofErr w:type="spellEnd"/>
      <w:r w:rsidR="003C7D25">
        <w:t xml:space="preserve"> Used</w:t>
      </w:r>
    </w:p>
    <w:p w14:paraId="75298D02" w14:textId="7726E970" w:rsidR="003C7D25" w:rsidRPr="003C7D25" w:rsidRDefault="00CB324D" w:rsidP="003C7D25">
      <w:r>
        <w:t xml:space="preserve">For the development of JAVA, Eclipse IDE is used. IDE stands for Integrated Development Environment. And for the frontend, </w:t>
      </w:r>
      <w:proofErr w:type="spellStart"/>
      <w:r>
        <w:t>Microsofts</w:t>
      </w:r>
      <w:proofErr w:type="spellEnd"/>
      <w:r>
        <w:t xml:space="preserve"> Visual Studio Code is used.</w:t>
      </w:r>
      <w:r w:rsidR="00626D98">
        <w:t xml:space="preserve"> And for database and SQL </w:t>
      </w:r>
      <w:proofErr w:type="spellStart"/>
      <w:r w:rsidR="00626D98">
        <w:t>Navicat</w:t>
      </w:r>
      <w:proofErr w:type="spellEnd"/>
      <w:r w:rsidR="00626D98">
        <w:t xml:space="preserve"> premium software is used.</w:t>
      </w:r>
    </w:p>
    <w:p w14:paraId="719FDF1B" w14:textId="6942A45D" w:rsidR="00CD16BA" w:rsidRPr="005971F9" w:rsidRDefault="00095BD1" w:rsidP="00095BD1">
      <w:pPr>
        <w:pStyle w:val="Heading2"/>
      </w:pPr>
      <w:r>
        <w:t>4.2 Frontend Implementation</w:t>
      </w:r>
    </w:p>
    <w:p w14:paraId="035B6704" w14:textId="5E85F304" w:rsidR="008A7891" w:rsidRDefault="00F55FCC" w:rsidP="00895D32">
      <w:r>
        <w:t>Four frameworks are chosen for this artifact. And their detailed introduction is given in section 3.2.</w:t>
      </w:r>
      <w:r w:rsidR="002354A5">
        <w:t xml:space="preserve"> The UI design of </w:t>
      </w:r>
      <w:r w:rsidR="00FB492C">
        <w:t xml:space="preserve">the </w:t>
      </w:r>
      <w:r w:rsidR="002354A5">
        <w:t>application built each framework is identical.</w:t>
      </w:r>
      <w:r w:rsidR="001A662E">
        <w:t xml:space="preserve"> All the frameworks differ in the code structure, style of rendering the lists, binding of input fields, etc. Let's see how the 4 applications are built.</w:t>
      </w:r>
      <w:r w:rsidR="00AC16CF">
        <w:t xml:space="preserve"> Throughout the application, we just have one route as of now and that route is </w:t>
      </w:r>
      <w:r w:rsidR="0058562B">
        <w:t xml:space="preserve">the </w:t>
      </w:r>
      <w:r w:rsidR="00AC16CF">
        <w:t>Home route.</w:t>
      </w:r>
      <w:r w:rsidR="0058562B">
        <w:t xml:space="preserve"> </w:t>
      </w:r>
      <w:r w:rsidR="004C2B77">
        <w:t>Also, the Static Header is implemented using CSS’s flex properties.</w:t>
      </w:r>
    </w:p>
    <w:p w14:paraId="78C5B136" w14:textId="70B5F2F4" w:rsidR="003A194E" w:rsidRDefault="00C2009C" w:rsidP="00B569C8">
      <w:pPr>
        <w:pStyle w:val="Heading3"/>
      </w:pPr>
      <w:r>
        <w:t xml:space="preserve">4.2.1 </w:t>
      </w:r>
      <w:r w:rsidR="0029735E">
        <w:t>Angular Implementation.</w:t>
      </w:r>
    </w:p>
    <w:p w14:paraId="0F36609F" w14:textId="3FBC6DFD" w:rsidR="00F12865" w:rsidRDefault="00BB490F" w:rsidP="00F12865">
      <w:r>
        <w:t xml:space="preserve">In angular component </w:t>
      </w:r>
      <w:r w:rsidR="007E313D">
        <w:t>is</w:t>
      </w:r>
      <w:r>
        <w:t xml:space="preserve"> the basic building block of the entire application. </w:t>
      </w:r>
      <w:r w:rsidR="007E313D">
        <w:t>Angular 8 is written in TypeScript so components are</w:t>
      </w:r>
      <w:r w:rsidR="008F5689">
        <w:t xml:space="preserve"> written in Typescripts as well</w:t>
      </w:r>
      <w:r w:rsidR="00980566">
        <w:t>.</w:t>
      </w:r>
    </w:p>
    <w:p w14:paraId="3AD461EB" w14:textId="5A98BCAA" w:rsidR="00980566" w:rsidRDefault="00F616E9" w:rsidP="00F12865">
      <w:r>
        <w:rPr>
          <w:noProof/>
        </w:rPr>
        <w:lastRenderedPageBreak/>
        <w:drawing>
          <wp:inline distT="0" distB="0" distL="0" distR="0" wp14:anchorId="64E94698" wp14:editId="1016ED42">
            <wp:extent cx="5731510" cy="313880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extLst>
                        <a:ext uri="{28A0092B-C50C-407E-A947-70E740481C1C}">
                          <a14:useLocalDpi xmlns:a14="http://schemas.microsoft.com/office/drawing/2010/main" val="0"/>
                        </a:ext>
                      </a:extLst>
                    </a:blip>
                    <a:stretch>
                      <a:fillRect/>
                    </a:stretch>
                  </pic:blipFill>
                  <pic:spPr>
                    <a:xfrm>
                      <a:off x="0" y="0"/>
                      <a:ext cx="5731510" cy="3138805"/>
                    </a:xfrm>
                    <a:prstGeom prst="rect">
                      <a:avLst/>
                    </a:prstGeom>
                  </pic:spPr>
                </pic:pic>
              </a:graphicData>
            </a:graphic>
          </wp:inline>
        </w:drawing>
      </w:r>
    </w:p>
    <w:p w14:paraId="308ABD1A" w14:textId="55855759" w:rsidR="00F616E9" w:rsidRDefault="00F616E9" w:rsidP="00F12865"/>
    <w:p w14:paraId="7774E76A" w14:textId="7B6A1D90" w:rsidR="00F616E9" w:rsidRDefault="00F616E9" w:rsidP="00F12865">
      <w:r>
        <w:t>This is how angular components look like.</w:t>
      </w:r>
      <w:r w:rsidR="00A95FCB">
        <w:t xml:space="preserve"> It has various import statements and then @component annotation and then class.</w:t>
      </w:r>
    </w:p>
    <w:p w14:paraId="30FD216A" w14:textId="63B52328" w:rsidR="008D2E93" w:rsidRDefault="00CC2422" w:rsidP="00F12865">
      <w:r>
        <w:rPr>
          <w:noProof/>
        </w:rPr>
        <w:drawing>
          <wp:inline distT="0" distB="0" distL="0" distR="0" wp14:anchorId="54DFDE75" wp14:editId="508D9C61">
            <wp:extent cx="5731510" cy="23456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731510" cy="2345690"/>
                    </a:xfrm>
                    <a:prstGeom prst="rect">
                      <a:avLst/>
                    </a:prstGeom>
                  </pic:spPr>
                </pic:pic>
              </a:graphicData>
            </a:graphic>
          </wp:inline>
        </w:drawing>
      </w:r>
    </w:p>
    <w:p w14:paraId="3712A147" w14:textId="72DC16C8" w:rsidR="00CC2422" w:rsidRDefault="00CC2422" w:rsidP="00F12865">
      <w:r>
        <w:t>When app loads for the first time we have to display some movies and shows retrieved from the database.</w:t>
      </w:r>
    </w:p>
    <w:p w14:paraId="0062E51B" w14:textId="503A2252" w:rsidR="007862AB" w:rsidRDefault="00B573BD" w:rsidP="00F12865">
      <w:r>
        <w:t xml:space="preserve">So </w:t>
      </w:r>
      <w:proofErr w:type="spellStart"/>
      <w:proofErr w:type="gramStart"/>
      <w:r w:rsidRPr="00B573BD">
        <w:rPr>
          <w:b/>
          <w:bCs/>
        </w:rPr>
        <w:t>getAllShows</w:t>
      </w:r>
      <w:proofErr w:type="spellEnd"/>
      <w:r w:rsidRPr="00B573BD">
        <w:rPr>
          <w:b/>
          <w:bCs/>
        </w:rPr>
        <w:t>(</w:t>
      </w:r>
      <w:proofErr w:type="gramEnd"/>
      <w:r w:rsidRPr="00B573BD">
        <w:rPr>
          <w:b/>
          <w:bCs/>
        </w:rPr>
        <w:t>)</w:t>
      </w:r>
      <w:r>
        <w:rPr>
          <w:b/>
          <w:bCs/>
        </w:rPr>
        <w:t xml:space="preserve"> </w:t>
      </w:r>
      <w:r>
        <w:t xml:space="preserve">function is written in </w:t>
      </w:r>
      <w:proofErr w:type="spellStart"/>
      <w:r w:rsidRPr="00B573BD">
        <w:rPr>
          <w:b/>
          <w:bCs/>
        </w:rPr>
        <w:t>home.component.ts</w:t>
      </w:r>
      <w:proofErr w:type="spellEnd"/>
      <w:r>
        <w:rPr>
          <w:b/>
          <w:bCs/>
        </w:rPr>
        <w:t xml:space="preserve"> </w:t>
      </w:r>
      <w:r>
        <w:t xml:space="preserve">file. This function requests to the server for the data using ajax. And when the data is fetched it is passed to </w:t>
      </w:r>
      <w:proofErr w:type="spellStart"/>
      <w:proofErr w:type="gramStart"/>
      <w:r>
        <w:t>this.shows</w:t>
      </w:r>
      <w:proofErr w:type="spellEnd"/>
      <w:proofErr w:type="gramEnd"/>
      <w:r>
        <w:t xml:space="preserve"> variable. We want to execute this function as soon as the component is loaded. So as per the Life Cycle hook of the angular framework when the component is loaded whatever is written inside the </w:t>
      </w:r>
      <w:proofErr w:type="spellStart"/>
      <w:r>
        <w:t>ngOnInit</w:t>
      </w:r>
      <w:proofErr w:type="spellEnd"/>
      <w:r>
        <w:t xml:space="preserve"> gets executed therefore this function is called inside the </w:t>
      </w:r>
      <w:proofErr w:type="spellStart"/>
      <w:r>
        <w:t>ngOnInit</w:t>
      </w:r>
      <w:proofErr w:type="spellEnd"/>
      <w:r>
        <w:t xml:space="preserve"> method.</w:t>
      </w:r>
    </w:p>
    <w:p w14:paraId="7EF16BEE" w14:textId="77777777" w:rsidR="006429D9" w:rsidRDefault="00DC2E44" w:rsidP="006429D9">
      <w:r>
        <w:t xml:space="preserve">Once the data is retrieved it has to be displayed on the </w:t>
      </w:r>
      <w:r w:rsidR="00176131">
        <w:t>view</w:t>
      </w:r>
      <w:r>
        <w:t>.</w:t>
      </w:r>
      <w:r w:rsidR="002E7C69">
        <w:t xml:space="preserve"> Views in angular are called a template. </w:t>
      </w:r>
    </w:p>
    <w:p w14:paraId="6143766F" w14:textId="05B80055" w:rsidR="004D5A24" w:rsidRDefault="006547C9" w:rsidP="006429D9">
      <w:pPr>
        <w:jc w:val="center"/>
      </w:pPr>
      <w:r>
        <w:rPr>
          <w:noProof/>
        </w:rPr>
        <w:lastRenderedPageBreak/>
        <w:drawing>
          <wp:inline distT="0" distB="0" distL="0" distR="0" wp14:anchorId="0DBB8F8C" wp14:editId="3A19763A">
            <wp:extent cx="5731510" cy="302577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a:extLst>
                        <a:ext uri="{28A0092B-C50C-407E-A947-70E740481C1C}">
                          <a14:useLocalDpi xmlns:a14="http://schemas.microsoft.com/office/drawing/2010/main" val="0"/>
                        </a:ext>
                      </a:extLst>
                    </a:blip>
                    <a:stretch>
                      <a:fillRect/>
                    </a:stretch>
                  </pic:blipFill>
                  <pic:spPr>
                    <a:xfrm>
                      <a:off x="0" y="0"/>
                      <a:ext cx="5731510" cy="3025775"/>
                    </a:xfrm>
                    <a:prstGeom prst="rect">
                      <a:avLst/>
                    </a:prstGeom>
                  </pic:spPr>
                </pic:pic>
              </a:graphicData>
            </a:graphic>
          </wp:inline>
        </w:drawing>
      </w:r>
    </w:p>
    <w:p w14:paraId="43225AD8" w14:textId="77777777" w:rsidR="00366EF1" w:rsidRDefault="007E6BDE" w:rsidP="00F12865">
      <w:r>
        <w:t xml:space="preserve">To display the list on the template the </w:t>
      </w:r>
      <w:r w:rsidRPr="007E6BDE">
        <w:rPr>
          <w:b/>
          <w:bCs/>
        </w:rPr>
        <w:t>*</w:t>
      </w:r>
      <w:proofErr w:type="spellStart"/>
      <w:r w:rsidRPr="007E6BDE">
        <w:rPr>
          <w:b/>
          <w:bCs/>
        </w:rPr>
        <w:t>ngFor</w:t>
      </w:r>
      <w:proofErr w:type="spellEnd"/>
      <w:r>
        <w:t xml:space="preserve"> directive provided by angular is used. These attributes display all the elements inside that list on the webpage.</w:t>
      </w:r>
    </w:p>
    <w:p w14:paraId="155EA991" w14:textId="085C474E" w:rsidR="006547C9" w:rsidRDefault="008146B8" w:rsidP="00F12865">
      <w:proofErr w:type="gramStart"/>
      <w:r>
        <w:t>Also</w:t>
      </w:r>
      <w:proofErr w:type="gramEnd"/>
      <w:r>
        <w:t xml:space="preserve"> for searching the movies and shows the input filed is given for typing the search query. </w:t>
      </w:r>
      <w:r w:rsidR="00A71A73">
        <w:t xml:space="preserve">model is the directive used for </w:t>
      </w:r>
      <w:proofErr w:type="gramStart"/>
      <w:r w:rsidR="00A71A73">
        <w:t>two way</w:t>
      </w:r>
      <w:proofErr w:type="gramEnd"/>
      <w:r w:rsidR="00A71A73">
        <w:t xml:space="preserve"> data binding in angular. </w:t>
      </w:r>
      <w:r w:rsidR="007E6BDE">
        <w:t xml:space="preserve"> </w:t>
      </w:r>
      <w:r w:rsidR="00A71A73">
        <w:t xml:space="preserve">Once the user enters the search query and clicks the search button a search </w:t>
      </w:r>
      <w:proofErr w:type="gramStart"/>
      <w:r w:rsidR="00A71A73">
        <w:t>shows(</w:t>
      </w:r>
      <w:proofErr w:type="gramEnd"/>
      <w:r w:rsidR="00A71A73">
        <w:t>) functions get executed from the component and the shows and movies based on that search are obtained.</w:t>
      </w:r>
      <w:r w:rsidR="00FD68A2">
        <w:t xml:space="preserve"> And then again that data is passed to the template and the web page is updated.</w:t>
      </w:r>
    </w:p>
    <w:p w14:paraId="572829A4" w14:textId="332653BB" w:rsidR="008623C5" w:rsidRDefault="008623C5" w:rsidP="00F12865">
      <w:r>
        <w:rPr>
          <w:noProof/>
        </w:rPr>
        <w:drawing>
          <wp:inline distT="0" distB="0" distL="0" distR="0" wp14:anchorId="606707AC" wp14:editId="637778A5">
            <wp:extent cx="5731510" cy="241808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a:extLst>
                        <a:ext uri="{28A0092B-C50C-407E-A947-70E740481C1C}">
                          <a14:useLocalDpi xmlns:a14="http://schemas.microsoft.com/office/drawing/2010/main" val="0"/>
                        </a:ext>
                      </a:extLst>
                    </a:blip>
                    <a:stretch>
                      <a:fillRect/>
                    </a:stretch>
                  </pic:blipFill>
                  <pic:spPr>
                    <a:xfrm>
                      <a:off x="0" y="0"/>
                      <a:ext cx="5731510" cy="2418080"/>
                    </a:xfrm>
                    <a:prstGeom prst="rect">
                      <a:avLst/>
                    </a:prstGeom>
                  </pic:spPr>
                </pic:pic>
              </a:graphicData>
            </a:graphic>
          </wp:inline>
        </w:drawing>
      </w:r>
    </w:p>
    <w:p w14:paraId="6FBE261D" w14:textId="3479E9F0" w:rsidR="003948A4" w:rsidRDefault="00D75680" w:rsidP="00F12865">
      <w:r>
        <w:t xml:space="preserve">Once the list is updated and the last element is rendered the function </w:t>
      </w:r>
      <w:proofErr w:type="spellStart"/>
      <w:proofErr w:type="gramStart"/>
      <w:r>
        <w:t>calclulateRenderingTime</w:t>
      </w:r>
      <w:proofErr w:type="spellEnd"/>
      <w:r>
        <w:t>(</w:t>
      </w:r>
      <w:proofErr w:type="gramEnd"/>
      <w:r>
        <w:t>) is executed and it just consoles the output.</w:t>
      </w:r>
      <w:r w:rsidR="00CE1552">
        <w:t xml:space="preserve"> Also for clearing the search input field and getting all the shows which are displayed on the first the clear </w:t>
      </w:r>
      <w:proofErr w:type="gramStart"/>
      <w:r w:rsidR="00CE1552">
        <w:t>search(</w:t>
      </w:r>
      <w:proofErr w:type="gramEnd"/>
      <w:r w:rsidR="00CE1552">
        <w:t>) method is written which will be executed once the clear button is clicked.</w:t>
      </w:r>
    </w:p>
    <w:p w14:paraId="441076C7" w14:textId="5D68D0A8" w:rsidR="00597293" w:rsidRDefault="004E5FFE" w:rsidP="004E5FFE">
      <w:pPr>
        <w:jc w:val="center"/>
      </w:pPr>
      <w:r>
        <w:rPr>
          <w:noProof/>
        </w:rPr>
        <w:lastRenderedPageBreak/>
        <w:drawing>
          <wp:inline distT="0" distB="0" distL="0" distR="0" wp14:anchorId="0CBAEC9C" wp14:editId="7D5FC07F">
            <wp:extent cx="5287113" cy="3572374"/>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a:extLst>
                        <a:ext uri="{28A0092B-C50C-407E-A947-70E740481C1C}">
                          <a14:useLocalDpi xmlns:a14="http://schemas.microsoft.com/office/drawing/2010/main" val="0"/>
                        </a:ext>
                      </a:extLst>
                    </a:blip>
                    <a:stretch>
                      <a:fillRect/>
                    </a:stretch>
                  </pic:blipFill>
                  <pic:spPr>
                    <a:xfrm>
                      <a:off x="0" y="0"/>
                      <a:ext cx="5287113" cy="3572374"/>
                    </a:xfrm>
                    <a:prstGeom prst="rect">
                      <a:avLst/>
                    </a:prstGeom>
                  </pic:spPr>
                </pic:pic>
              </a:graphicData>
            </a:graphic>
          </wp:inline>
        </w:drawing>
      </w:r>
    </w:p>
    <w:p w14:paraId="19199513" w14:textId="39A4F79A" w:rsidR="004E5FFE" w:rsidRDefault="004E5FFE" w:rsidP="004E5FFE">
      <w:r>
        <w:t xml:space="preserve">This is how routing looks like in angular </w:t>
      </w:r>
      <w:proofErr w:type="gramStart"/>
      <w:r>
        <w:t>8 .</w:t>
      </w:r>
      <w:proofErr w:type="gramEnd"/>
      <w:r>
        <w:t xml:space="preserve"> Just have to specify the path and component name associated </w:t>
      </w:r>
      <w:r w:rsidR="00CE5BE0">
        <w:t>with</w:t>
      </w:r>
      <w:r>
        <w:t xml:space="preserve"> that path.</w:t>
      </w:r>
    </w:p>
    <w:p w14:paraId="08BBAC03" w14:textId="15A5EDFE" w:rsidR="009E5B8F" w:rsidRDefault="009E5B8F" w:rsidP="009E5B8F">
      <w:pPr>
        <w:pStyle w:val="Heading3"/>
      </w:pPr>
      <w:r>
        <w:t>4.2.2 ReactJS Implem</w:t>
      </w:r>
      <w:r w:rsidR="002E5DDF">
        <w:t>en</w:t>
      </w:r>
      <w:r>
        <w:t>tation:</w:t>
      </w:r>
    </w:p>
    <w:p w14:paraId="510DC41B" w14:textId="7ED4C3ED" w:rsidR="00050B9C" w:rsidRDefault="00495D83" w:rsidP="009031BC">
      <w:r>
        <w:t>Like Angular react is al</w:t>
      </w:r>
      <w:r w:rsidR="002E5DDF">
        <w:t>so</w:t>
      </w:r>
      <w:r>
        <w:t xml:space="preserve"> comprises of components.</w:t>
      </w:r>
    </w:p>
    <w:p w14:paraId="436D5694" w14:textId="648F5D74" w:rsidR="00050B9C" w:rsidRDefault="00C61D65" w:rsidP="00C61D65">
      <w:pPr>
        <w:jc w:val="center"/>
      </w:pPr>
      <w:r>
        <w:rPr>
          <w:noProof/>
        </w:rPr>
        <w:lastRenderedPageBreak/>
        <w:drawing>
          <wp:inline distT="0" distB="0" distL="0" distR="0" wp14:anchorId="6B0115E9" wp14:editId="64087E02">
            <wp:extent cx="5731510" cy="64579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a:extLst>
                        <a:ext uri="{28A0092B-C50C-407E-A947-70E740481C1C}">
                          <a14:useLocalDpi xmlns:a14="http://schemas.microsoft.com/office/drawing/2010/main" val="0"/>
                        </a:ext>
                      </a:extLst>
                    </a:blip>
                    <a:stretch>
                      <a:fillRect/>
                    </a:stretch>
                  </pic:blipFill>
                  <pic:spPr>
                    <a:xfrm>
                      <a:off x="0" y="0"/>
                      <a:ext cx="5731510" cy="6457950"/>
                    </a:xfrm>
                    <a:prstGeom prst="rect">
                      <a:avLst/>
                    </a:prstGeom>
                  </pic:spPr>
                </pic:pic>
              </a:graphicData>
            </a:graphic>
          </wp:inline>
        </w:drawing>
      </w:r>
    </w:p>
    <w:p w14:paraId="38336330" w14:textId="18292DF5" w:rsidR="009031BC" w:rsidRDefault="002E5DDF" w:rsidP="009031BC">
      <w:r>
        <w:t xml:space="preserve">In react, the separate template is not maintained only the all the HTML code is written inside the </w:t>
      </w:r>
      <w:r w:rsidR="005E2EB5">
        <w:t>component</w:t>
      </w:r>
      <w:r>
        <w:t xml:space="preserve"> only.</w:t>
      </w:r>
      <w:r w:rsidR="005E2EB5">
        <w:t xml:space="preserve"> The HTML needed for the page is returned using the </w:t>
      </w:r>
      <w:proofErr w:type="gramStart"/>
      <w:r w:rsidR="005E2EB5" w:rsidRPr="005E2EB5">
        <w:rPr>
          <w:b/>
          <w:bCs/>
        </w:rPr>
        <w:t>render(</w:t>
      </w:r>
      <w:proofErr w:type="gramEnd"/>
      <w:r w:rsidR="005E2EB5" w:rsidRPr="005E2EB5">
        <w:rPr>
          <w:b/>
          <w:bCs/>
        </w:rPr>
        <w:t>)</w:t>
      </w:r>
      <w:r w:rsidR="005E2EB5">
        <w:t xml:space="preserve"> method of react.</w:t>
      </w:r>
      <w:r w:rsidR="00A33EF5">
        <w:t xml:space="preserve"> All this HTML will be sent to the browser and rendered accordingly.</w:t>
      </w:r>
    </w:p>
    <w:p w14:paraId="62E80A7E" w14:textId="6E1A9472" w:rsidR="009412AB" w:rsidRDefault="009412AB" w:rsidP="009412AB">
      <w:pPr>
        <w:jc w:val="center"/>
      </w:pPr>
      <w:r>
        <w:rPr>
          <w:noProof/>
        </w:rPr>
        <w:lastRenderedPageBreak/>
        <w:drawing>
          <wp:inline distT="0" distB="0" distL="0" distR="0" wp14:anchorId="31B3ADF0" wp14:editId="71F5646D">
            <wp:extent cx="5731510" cy="50292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1">
                      <a:extLst>
                        <a:ext uri="{28A0092B-C50C-407E-A947-70E740481C1C}">
                          <a14:useLocalDpi xmlns:a14="http://schemas.microsoft.com/office/drawing/2010/main" val="0"/>
                        </a:ext>
                      </a:extLst>
                    </a:blip>
                    <a:stretch>
                      <a:fillRect/>
                    </a:stretch>
                  </pic:blipFill>
                  <pic:spPr>
                    <a:xfrm>
                      <a:off x="0" y="0"/>
                      <a:ext cx="5731510" cy="5029200"/>
                    </a:xfrm>
                    <a:prstGeom prst="rect">
                      <a:avLst/>
                    </a:prstGeom>
                  </pic:spPr>
                </pic:pic>
              </a:graphicData>
            </a:graphic>
          </wp:inline>
        </w:drawing>
      </w:r>
    </w:p>
    <w:p w14:paraId="0CBDCB15" w14:textId="4488ED0E" w:rsidR="009412AB" w:rsidRPr="00CC6F55" w:rsidRDefault="00490C20" w:rsidP="009412AB">
      <w:r>
        <w:t>For displaying the list in react the map</w:t>
      </w:r>
      <w:r w:rsidR="001C3CB7">
        <w:t xml:space="preserve"> function </w:t>
      </w:r>
      <w:r>
        <w:t>is used.</w:t>
      </w:r>
      <w:r w:rsidR="000D46B7">
        <w:t xml:space="preserve"> </w:t>
      </w:r>
      <w:r w:rsidR="00CC6F55">
        <w:t xml:space="preserve">The two-way binding used for the input filed is </w:t>
      </w:r>
      <w:r w:rsidR="00CC6F55" w:rsidRPr="00CC6F55">
        <w:rPr>
          <w:b/>
          <w:bCs/>
        </w:rPr>
        <w:t>value={</w:t>
      </w:r>
      <w:proofErr w:type="spellStart"/>
      <w:proofErr w:type="gramStart"/>
      <w:r w:rsidR="00CC6F55" w:rsidRPr="00CC6F55">
        <w:rPr>
          <w:b/>
          <w:bCs/>
        </w:rPr>
        <w:t>this.state</w:t>
      </w:r>
      <w:proofErr w:type="gramEnd"/>
      <w:r w:rsidR="00CC6F55" w:rsidRPr="00CC6F55">
        <w:rPr>
          <w:b/>
          <w:bCs/>
        </w:rPr>
        <w:t>.searchQuery</w:t>
      </w:r>
      <w:proofErr w:type="spellEnd"/>
      <w:r w:rsidR="00CC6F55" w:rsidRPr="00CC6F55">
        <w:rPr>
          <w:b/>
          <w:bCs/>
        </w:rPr>
        <w:t>}</w:t>
      </w:r>
      <w:r w:rsidR="00CC6F55">
        <w:rPr>
          <w:b/>
          <w:bCs/>
        </w:rPr>
        <w:t xml:space="preserve"> </w:t>
      </w:r>
      <w:r w:rsidR="00CC6F55">
        <w:t xml:space="preserve">also the separate function is written to track the changes in </w:t>
      </w:r>
      <w:r w:rsidR="00240454">
        <w:t xml:space="preserve">the </w:t>
      </w:r>
      <w:r w:rsidR="00CC6F55">
        <w:t>input field.</w:t>
      </w:r>
    </w:p>
    <w:p w14:paraId="35B12321" w14:textId="04480D7B" w:rsidR="00C61D65" w:rsidRDefault="00C61D65" w:rsidP="009412AB">
      <w:r>
        <w:t xml:space="preserve">Like </w:t>
      </w:r>
      <w:proofErr w:type="spellStart"/>
      <w:r>
        <w:t>angular’s</w:t>
      </w:r>
      <w:proofErr w:type="spellEnd"/>
      <w:r>
        <w:t xml:space="preserve"> </w:t>
      </w:r>
      <w:proofErr w:type="spellStart"/>
      <w:proofErr w:type="gramStart"/>
      <w:r>
        <w:t>ngOnInit</w:t>
      </w:r>
      <w:proofErr w:type="spellEnd"/>
      <w:r>
        <w:t>(</w:t>
      </w:r>
      <w:proofErr w:type="gramEnd"/>
      <w:r>
        <w:t xml:space="preserve">) react also has the </w:t>
      </w:r>
      <w:proofErr w:type="spellStart"/>
      <w:r w:rsidRPr="00C61D65">
        <w:rPr>
          <w:b/>
          <w:bCs/>
        </w:rPr>
        <w:t>componentDidMount</w:t>
      </w:r>
      <w:proofErr w:type="spellEnd"/>
      <w:r w:rsidRPr="00C61D65">
        <w:rPr>
          <w:b/>
          <w:bCs/>
        </w:rPr>
        <w:t>()</w:t>
      </w:r>
      <w:r>
        <w:rPr>
          <w:b/>
          <w:bCs/>
        </w:rPr>
        <w:t xml:space="preserve"> </w:t>
      </w:r>
      <w:r>
        <w:t xml:space="preserve">method. Which is evoked when the component is invoked. In that ajax call is made to fetch the </w:t>
      </w:r>
      <w:proofErr w:type="gramStart"/>
      <w:r>
        <w:t>first time</w:t>
      </w:r>
      <w:proofErr w:type="gramEnd"/>
      <w:r>
        <w:t xml:space="preserve"> data.</w:t>
      </w:r>
    </w:p>
    <w:p w14:paraId="5B39D9A9" w14:textId="38951B22" w:rsidR="00494613" w:rsidRDefault="00494613" w:rsidP="009412AB">
      <w:r>
        <w:rPr>
          <w:noProof/>
        </w:rPr>
        <w:lastRenderedPageBreak/>
        <w:drawing>
          <wp:inline distT="0" distB="0" distL="0" distR="0" wp14:anchorId="1E5B4759" wp14:editId="0138BC2A">
            <wp:extent cx="5611008" cy="5191850"/>
            <wp:effectExtent l="0" t="0" r="889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a:extLst>
                        <a:ext uri="{28A0092B-C50C-407E-A947-70E740481C1C}">
                          <a14:useLocalDpi xmlns:a14="http://schemas.microsoft.com/office/drawing/2010/main" val="0"/>
                        </a:ext>
                      </a:extLst>
                    </a:blip>
                    <a:stretch>
                      <a:fillRect/>
                    </a:stretch>
                  </pic:blipFill>
                  <pic:spPr>
                    <a:xfrm>
                      <a:off x="0" y="0"/>
                      <a:ext cx="5611008" cy="5191850"/>
                    </a:xfrm>
                    <a:prstGeom prst="rect">
                      <a:avLst/>
                    </a:prstGeom>
                  </pic:spPr>
                </pic:pic>
              </a:graphicData>
            </a:graphic>
          </wp:inline>
        </w:drawing>
      </w:r>
    </w:p>
    <w:p w14:paraId="4B3EA6E4" w14:textId="3D9553DE" w:rsidR="003A44A3" w:rsidRDefault="003A44A3" w:rsidP="009412AB"/>
    <w:p w14:paraId="24BF39BA" w14:textId="053B2C16" w:rsidR="003A44A3" w:rsidRDefault="003A44A3" w:rsidP="009412AB">
      <w:r>
        <w:t>For getting the data based on</w:t>
      </w:r>
      <w:r w:rsidR="00DA5C07">
        <w:t xml:space="preserve"> </w:t>
      </w:r>
      <w:r>
        <w:t xml:space="preserve">search query separate ajax call is written which will be invoked on clicking </w:t>
      </w:r>
      <w:r w:rsidR="00DA5C07">
        <w:t xml:space="preserve">the </w:t>
      </w:r>
      <w:r>
        <w:t>search button.</w:t>
      </w:r>
    </w:p>
    <w:p w14:paraId="2678201B" w14:textId="287658F3" w:rsidR="003A44A3" w:rsidRDefault="003A44A3" w:rsidP="003A44A3">
      <w:pPr>
        <w:jc w:val="center"/>
      </w:pPr>
      <w:r>
        <w:rPr>
          <w:noProof/>
        </w:rPr>
        <w:lastRenderedPageBreak/>
        <w:drawing>
          <wp:inline distT="0" distB="0" distL="0" distR="0" wp14:anchorId="3F89BA57" wp14:editId="5C7E2C2B">
            <wp:extent cx="5668166" cy="6735115"/>
            <wp:effectExtent l="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3">
                      <a:extLst>
                        <a:ext uri="{28A0092B-C50C-407E-A947-70E740481C1C}">
                          <a14:useLocalDpi xmlns:a14="http://schemas.microsoft.com/office/drawing/2010/main" val="0"/>
                        </a:ext>
                      </a:extLst>
                    </a:blip>
                    <a:stretch>
                      <a:fillRect/>
                    </a:stretch>
                  </pic:blipFill>
                  <pic:spPr>
                    <a:xfrm>
                      <a:off x="0" y="0"/>
                      <a:ext cx="5668166" cy="6735115"/>
                    </a:xfrm>
                    <a:prstGeom prst="rect">
                      <a:avLst/>
                    </a:prstGeom>
                  </pic:spPr>
                </pic:pic>
              </a:graphicData>
            </a:graphic>
          </wp:inline>
        </w:drawing>
      </w:r>
    </w:p>
    <w:p w14:paraId="2C1BF0FB" w14:textId="37458514" w:rsidR="003A45FD" w:rsidRDefault="00DC5D87" w:rsidP="00DC5D87">
      <w:pPr>
        <w:pStyle w:val="Heading3"/>
      </w:pPr>
      <w:r>
        <w:t>4.2.3 Vue.js Implementation</w:t>
      </w:r>
    </w:p>
    <w:p w14:paraId="31F2453A" w14:textId="6C4DD148" w:rsidR="002204C0" w:rsidRPr="005142B9" w:rsidRDefault="00645F54" w:rsidP="00141120">
      <w:r>
        <w:t xml:space="preserve">In vue.js all the components, template, and styling </w:t>
      </w:r>
      <w:proofErr w:type="gramStart"/>
      <w:r>
        <w:t>code .</w:t>
      </w:r>
      <w:proofErr w:type="spellStart"/>
      <w:r>
        <w:t>i</w:t>
      </w:r>
      <w:proofErr w:type="gramEnd"/>
      <w:r>
        <w:t>.e</w:t>
      </w:r>
      <w:proofErr w:type="spellEnd"/>
      <w:r>
        <w:t xml:space="preserve"> CSS can be written in a single file.</w:t>
      </w:r>
      <w:r w:rsidR="002204C0">
        <w:t xml:space="preserve"> This code is written in a file with </w:t>
      </w:r>
      <w:proofErr w:type="gramStart"/>
      <w:r w:rsidR="002204C0">
        <w:t xml:space="preserve">extension </w:t>
      </w:r>
      <w:r w:rsidR="002204C0" w:rsidRPr="002204C0">
        <w:rPr>
          <w:b/>
          <w:bCs/>
        </w:rPr>
        <w:t>.</w:t>
      </w:r>
      <w:proofErr w:type="spellStart"/>
      <w:r w:rsidR="002204C0" w:rsidRPr="002204C0">
        <w:rPr>
          <w:b/>
          <w:bCs/>
        </w:rPr>
        <w:t>vue</w:t>
      </w:r>
      <w:proofErr w:type="spellEnd"/>
      <w:proofErr w:type="gramEnd"/>
      <w:r w:rsidR="002204C0">
        <w:rPr>
          <w:b/>
          <w:bCs/>
        </w:rPr>
        <w:t>.</w:t>
      </w:r>
      <w:r w:rsidR="002204C0">
        <w:t xml:space="preserve"> In our case </w:t>
      </w:r>
      <w:proofErr w:type="spellStart"/>
      <w:r w:rsidR="002204C0" w:rsidRPr="002204C0">
        <w:rPr>
          <w:b/>
          <w:bCs/>
        </w:rPr>
        <w:t>home.vue</w:t>
      </w:r>
      <w:proofErr w:type="spellEnd"/>
      <w:r w:rsidR="002204C0">
        <w:rPr>
          <w:b/>
          <w:bCs/>
        </w:rPr>
        <w:t xml:space="preserve">. </w:t>
      </w:r>
      <w:r w:rsidR="008F11F4">
        <w:t xml:space="preserve">The code is separated by the tags. All the HTML code is written inside a </w:t>
      </w:r>
      <w:r w:rsidR="008F11F4" w:rsidRPr="008F11F4">
        <w:rPr>
          <w:b/>
          <w:bCs/>
        </w:rPr>
        <w:t>&lt;template</w:t>
      </w:r>
      <w:proofErr w:type="gramStart"/>
      <w:r w:rsidR="008F11F4" w:rsidRPr="008F11F4">
        <w:rPr>
          <w:b/>
          <w:bCs/>
        </w:rPr>
        <w:t>&gt;</w:t>
      </w:r>
      <w:r w:rsidR="008F11F4">
        <w:rPr>
          <w:b/>
          <w:bCs/>
        </w:rPr>
        <w:t>..</w:t>
      </w:r>
      <w:proofErr w:type="gramEnd"/>
      <w:r w:rsidR="008F11F4" w:rsidRPr="008F11F4">
        <w:rPr>
          <w:b/>
          <w:bCs/>
        </w:rPr>
        <w:t>&lt;</w:t>
      </w:r>
      <w:r w:rsidR="008F11F4">
        <w:rPr>
          <w:b/>
          <w:bCs/>
        </w:rPr>
        <w:t>/</w:t>
      </w:r>
      <w:r w:rsidR="008F11F4" w:rsidRPr="008F11F4">
        <w:rPr>
          <w:b/>
          <w:bCs/>
        </w:rPr>
        <w:t>template&gt;</w:t>
      </w:r>
      <w:r w:rsidR="008F11F4">
        <w:t xml:space="preserve"> tag. All Scripting code is written inside </w:t>
      </w:r>
      <w:r w:rsidR="008F11F4" w:rsidRPr="008F11F4">
        <w:rPr>
          <w:b/>
          <w:bCs/>
        </w:rPr>
        <w:t>&lt;script</w:t>
      </w:r>
      <w:proofErr w:type="gramStart"/>
      <w:r w:rsidR="008F11F4" w:rsidRPr="008F11F4">
        <w:rPr>
          <w:b/>
          <w:bCs/>
        </w:rPr>
        <w:t>&gt;..</w:t>
      </w:r>
      <w:proofErr w:type="gramEnd"/>
      <w:r w:rsidR="008F11F4" w:rsidRPr="008F11F4">
        <w:rPr>
          <w:b/>
          <w:bCs/>
        </w:rPr>
        <w:t>&lt;/script&gt;</w:t>
      </w:r>
      <w:r w:rsidR="008F11F4">
        <w:rPr>
          <w:b/>
          <w:bCs/>
        </w:rPr>
        <w:t xml:space="preserve">. </w:t>
      </w:r>
      <w:r w:rsidR="008F11F4">
        <w:t xml:space="preserve">And all the required styling code is written inside a </w:t>
      </w:r>
      <w:r w:rsidR="008F11F4" w:rsidRPr="008F11F4">
        <w:rPr>
          <w:b/>
          <w:bCs/>
        </w:rPr>
        <w:t>&lt;style</w:t>
      </w:r>
      <w:r w:rsidR="00E535BC">
        <w:rPr>
          <w:b/>
          <w:bCs/>
        </w:rPr>
        <w:t xml:space="preserve"> scoped</w:t>
      </w:r>
      <w:r w:rsidR="008F11F4" w:rsidRPr="008F11F4">
        <w:rPr>
          <w:b/>
          <w:bCs/>
        </w:rPr>
        <w:t>&gt;…&lt;/style&gt;</w:t>
      </w:r>
      <w:r w:rsidR="00E535BC">
        <w:rPr>
          <w:b/>
          <w:bCs/>
        </w:rPr>
        <w:t xml:space="preserve">. </w:t>
      </w:r>
      <w:r w:rsidR="002204C0" w:rsidRPr="008F11F4">
        <w:rPr>
          <w:b/>
          <w:bCs/>
        </w:rPr>
        <w:t xml:space="preserve"> </w:t>
      </w:r>
      <w:r w:rsidR="005142B9">
        <w:t>The scoped directive specifies that the CSS written inside that should be applied to this template only.</w:t>
      </w:r>
    </w:p>
    <w:p w14:paraId="35217742" w14:textId="35983173" w:rsidR="00141120" w:rsidRDefault="00142524" w:rsidP="00142524">
      <w:pPr>
        <w:jc w:val="center"/>
      </w:pPr>
      <w:r>
        <w:rPr>
          <w:noProof/>
        </w:rPr>
        <w:lastRenderedPageBreak/>
        <w:drawing>
          <wp:inline distT="0" distB="0" distL="0" distR="0" wp14:anchorId="1A2AC6C4" wp14:editId="03ECFC50">
            <wp:extent cx="5731510" cy="623443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4">
                      <a:extLst>
                        <a:ext uri="{28A0092B-C50C-407E-A947-70E740481C1C}">
                          <a14:useLocalDpi xmlns:a14="http://schemas.microsoft.com/office/drawing/2010/main" val="0"/>
                        </a:ext>
                      </a:extLst>
                    </a:blip>
                    <a:stretch>
                      <a:fillRect/>
                    </a:stretch>
                  </pic:blipFill>
                  <pic:spPr>
                    <a:xfrm>
                      <a:off x="0" y="0"/>
                      <a:ext cx="5731510" cy="6234430"/>
                    </a:xfrm>
                    <a:prstGeom prst="rect">
                      <a:avLst/>
                    </a:prstGeom>
                  </pic:spPr>
                </pic:pic>
              </a:graphicData>
            </a:graphic>
          </wp:inline>
        </w:drawing>
      </w:r>
    </w:p>
    <w:p w14:paraId="2AADDEF2" w14:textId="59815096" w:rsidR="00142524" w:rsidRDefault="00142524" w:rsidP="00142524">
      <w:r>
        <w:t>The above figure shows how templates are written.</w:t>
      </w:r>
      <w:r w:rsidR="00A14120">
        <w:t xml:space="preserve"> It starts with the </w:t>
      </w:r>
      <w:r w:rsidR="00A14120" w:rsidRPr="00A14120">
        <w:rPr>
          <w:b/>
          <w:bCs/>
        </w:rPr>
        <w:t>&lt;template&gt;</w:t>
      </w:r>
      <w:r w:rsidR="00A14120">
        <w:t xml:space="preserve"> tag. For data binding, the </w:t>
      </w:r>
      <w:r w:rsidR="00A14120" w:rsidRPr="00A14120">
        <w:rPr>
          <w:b/>
          <w:bCs/>
        </w:rPr>
        <w:t>v-model</w:t>
      </w:r>
      <w:r w:rsidR="00A14120">
        <w:rPr>
          <w:b/>
          <w:bCs/>
        </w:rPr>
        <w:t xml:space="preserve"> </w:t>
      </w:r>
      <w:r w:rsidR="00A14120">
        <w:t xml:space="preserve">directive provided by the venue is used. And to make buttons clickable </w:t>
      </w:r>
      <w:r w:rsidR="00A14120" w:rsidRPr="00A14120">
        <w:rPr>
          <w:b/>
          <w:bCs/>
        </w:rPr>
        <w:t>@click</w:t>
      </w:r>
      <w:r w:rsidR="00A14120">
        <w:t xml:space="preserve"> is used. For displaying the list </w:t>
      </w:r>
      <w:r w:rsidR="00A14120" w:rsidRPr="00A14120">
        <w:rPr>
          <w:b/>
          <w:bCs/>
        </w:rPr>
        <w:t>v-for</w:t>
      </w:r>
      <w:r w:rsidR="00A14120">
        <w:t xml:space="preserve"> which is default directive from </w:t>
      </w:r>
      <w:proofErr w:type="spellStart"/>
      <w:r w:rsidR="00A14120">
        <w:t>vue</w:t>
      </w:r>
      <w:proofErr w:type="spellEnd"/>
      <w:r w:rsidR="00A14120">
        <w:t xml:space="preserve"> is used.</w:t>
      </w:r>
    </w:p>
    <w:p w14:paraId="50FD7471" w14:textId="77948E70" w:rsidR="00721BEC" w:rsidRDefault="005872B6" w:rsidP="005872B6">
      <w:pPr>
        <w:jc w:val="center"/>
      </w:pPr>
      <w:r>
        <w:rPr>
          <w:noProof/>
        </w:rPr>
        <w:lastRenderedPageBreak/>
        <w:drawing>
          <wp:inline distT="0" distB="0" distL="0" distR="0" wp14:anchorId="64238673" wp14:editId="0F958ED1">
            <wp:extent cx="5731510" cy="680466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5">
                      <a:extLst>
                        <a:ext uri="{28A0092B-C50C-407E-A947-70E740481C1C}">
                          <a14:useLocalDpi xmlns:a14="http://schemas.microsoft.com/office/drawing/2010/main" val="0"/>
                        </a:ext>
                      </a:extLst>
                    </a:blip>
                    <a:stretch>
                      <a:fillRect/>
                    </a:stretch>
                  </pic:blipFill>
                  <pic:spPr>
                    <a:xfrm>
                      <a:off x="0" y="0"/>
                      <a:ext cx="5731510" cy="6804660"/>
                    </a:xfrm>
                    <a:prstGeom prst="rect">
                      <a:avLst/>
                    </a:prstGeom>
                  </pic:spPr>
                </pic:pic>
              </a:graphicData>
            </a:graphic>
          </wp:inline>
        </w:drawing>
      </w:r>
    </w:p>
    <w:p w14:paraId="2169031B" w14:textId="695E788F" w:rsidR="00721BEC" w:rsidRDefault="005872B6" w:rsidP="00142524">
      <w:r>
        <w:t xml:space="preserve">This is how components look likes in the </w:t>
      </w:r>
      <w:proofErr w:type="spellStart"/>
      <w:r>
        <w:t>vue</w:t>
      </w:r>
      <w:proofErr w:type="spellEnd"/>
      <w:r>
        <w:t>.</w:t>
      </w:r>
      <w:r w:rsidR="00DA5C07">
        <w:t xml:space="preserve"> Like </w:t>
      </w:r>
      <w:proofErr w:type="spellStart"/>
      <w:proofErr w:type="gramStart"/>
      <w:r w:rsidR="00DA5C07" w:rsidRPr="00207236">
        <w:rPr>
          <w:b/>
          <w:bCs/>
        </w:rPr>
        <w:t>ngOnIniti</w:t>
      </w:r>
      <w:proofErr w:type="spellEnd"/>
      <w:r w:rsidR="00207236" w:rsidRPr="00207236">
        <w:rPr>
          <w:b/>
          <w:bCs/>
        </w:rPr>
        <w:t>(</w:t>
      </w:r>
      <w:proofErr w:type="gramEnd"/>
      <w:r w:rsidR="00207236" w:rsidRPr="00207236">
        <w:rPr>
          <w:b/>
          <w:bCs/>
        </w:rPr>
        <w:t>)</w:t>
      </w:r>
      <w:r w:rsidR="00DA5C07">
        <w:t xml:space="preserve"> and </w:t>
      </w:r>
      <w:proofErr w:type="spellStart"/>
      <w:r w:rsidR="00207236" w:rsidRPr="00C61D65">
        <w:rPr>
          <w:b/>
          <w:bCs/>
        </w:rPr>
        <w:t>componentDidMount</w:t>
      </w:r>
      <w:proofErr w:type="spellEnd"/>
      <w:r w:rsidR="00207236" w:rsidRPr="00C61D65">
        <w:rPr>
          <w:b/>
          <w:bCs/>
        </w:rPr>
        <w:t>()</w:t>
      </w:r>
      <w:r w:rsidR="00207236">
        <w:rPr>
          <w:b/>
          <w:bCs/>
        </w:rPr>
        <w:t xml:space="preserve"> </w:t>
      </w:r>
      <w:r w:rsidR="00207236">
        <w:t xml:space="preserve">methods from angular and react respectively,vue.js have the </w:t>
      </w:r>
      <w:r w:rsidR="00207236" w:rsidRPr="00207236">
        <w:rPr>
          <w:b/>
          <w:bCs/>
        </w:rPr>
        <w:t>mounted()</w:t>
      </w:r>
      <w:r w:rsidR="00207236">
        <w:rPr>
          <w:b/>
          <w:bCs/>
        </w:rPr>
        <w:t xml:space="preserve"> </w:t>
      </w:r>
      <w:r w:rsidR="00207236">
        <w:t xml:space="preserve">method which gets invoked when the component is instantiated and when it is instantiated the </w:t>
      </w:r>
      <w:proofErr w:type="spellStart"/>
      <w:r w:rsidR="00207236" w:rsidRPr="00207236">
        <w:rPr>
          <w:b/>
          <w:bCs/>
        </w:rPr>
        <w:t>getAllMethod</w:t>
      </w:r>
      <w:proofErr w:type="spellEnd"/>
      <w:r w:rsidR="00207236" w:rsidRPr="00207236">
        <w:rPr>
          <w:b/>
          <w:bCs/>
        </w:rPr>
        <w:t>()</w:t>
      </w:r>
      <w:r w:rsidR="00207236">
        <w:t xml:space="preserve"> is called and all the data is fetched from the server. Similarly, </w:t>
      </w:r>
      <w:proofErr w:type="spellStart"/>
      <w:proofErr w:type="gramStart"/>
      <w:r w:rsidR="00207236" w:rsidRPr="00207236">
        <w:rPr>
          <w:b/>
          <w:bCs/>
        </w:rPr>
        <w:t>getSearchShows</w:t>
      </w:r>
      <w:proofErr w:type="spellEnd"/>
      <w:r w:rsidR="00207236" w:rsidRPr="00207236">
        <w:rPr>
          <w:b/>
          <w:bCs/>
        </w:rPr>
        <w:t>(</w:t>
      </w:r>
      <w:proofErr w:type="gramEnd"/>
      <w:r w:rsidR="00207236" w:rsidRPr="00207236">
        <w:rPr>
          <w:b/>
          <w:bCs/>
        </w:rPr>
        <w:t>)</w:t>
      </w:r>
      <w:r w:rsidR="00207236">
        <w:rPr>
          <w:b/>
          <w:bCs/>
        </w:rPr>
        <w:t xml:space="preserve"> </w:t>
      </w:r>
      <w:r w:rsidR="00207236">
        <w:t>is written to get data based on the search query. All the required methods are written inside the method object.</w:t>
      </w:r>
    </w:p>
    <w:p w14:paraId="684407DF" w14:textId="6BD568BA" w:rsidR="008E075B" w:rsidRPr="00A14120" w:rsidRDefault="001A4D30" w:rsidP="001A4D30">
      <w:pPr>
        <w:jc w:val="center"/>
      </w:pPr>
      <w:r>
        <w:rPr>
          <w:noProof/>
        </w:rPr>
        <w:lastRenderedPageBreak/>
        <w:drawing>
          <wp:inline distT="0" distB="0" distL="0" distR="0" wp14:anchorId="751F896C" wp14:editId="0FE50401">
            <wp:extent cx="3496163" cy="3600953"/>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6">
                      <a:extLst>
                        <a:ext uri="{28A0092B-C50C-407E-A947-70E740481C1C}">
                          <a14:useLocalDpi xmlns:a14="http://schemas.microsoft.com/office/drawing/2010/main" val="0"/>
                        </a:ext>
                      </a:extLst>
                    </a:blip>
                    <a:stretch>
                      <a:fillRect/>
                    </a:stretch>
                  </pic:blipFill>
                  <pic:spPr>
                    <a:xfrm>
                      <a:off x="0" y="0"/>
                      <a:ext cx="3496163" cy="3600953"/>
                    </a:xfrm>
                    <a:prstGeom prst="rect">
                      <a:avLst/>
                    </a:prstGeom>
                  </pic:spPr>
                </pic:pic>
              </a:graphicData>
            </a:graphic>
          </wp:inline>
        </w:drawing>
      </w:r>
    </w:p>
    <w:p w14:paraId="3F583DBE" w14:textId="641B1F22" w:rsidR="00141120" w:rsidRDefault="00141120" w:rsidP="00141120">
      <w:r>
        <w:t xml:space="preserve">Routing in </w:t>
      </w:r>
      <w:proofErr w:type="spellStart"/>
      <w:r w:rsidR="001A4D30">
        <w:t>vue</w:t>
      </w:r>
      <w:proofErr w:type="spellEnd"/>
      <w:r>
        <w:t xml:space="preserve"> is provided as shown in the </w:t>
      </w:r>
      <w:r w:rsidR="00602D16">
        <w:t>above</w:t>
      </w:r>
      <w:r>
        <w:t xml:space="preserve"> image. It takes the </w:t>
      </w:r>
      <w:proofErr w:type="spellStart"/>
      <w:r>
        <w:t>const</w:t>
      </w:r>
      <w:proofErr w:type="spellEnd"/>
      <w:r>
        <w:t xml:space="preserve"> routes as the array of an object where each object represents the separate route. This object has a path, name &amp; component fields.</w:t>
      </w:r>
    </w:p>
    <w:p w14:paraId="2748F280" w14:textId="533A39F7" w:rsidR="00E30302" w:rsidRDefault="00A8161E" w:rsidP="00A8161E">
      <w:pPr>
        <w:pStyle w:val="Heading3"/>
      </w:pPr>
      <w:r>
        <w:t>4.2.4 Ember.js Implementation</w:t>
      </w:r>
    </w:p>
    <w:p w14:paraId="7BCEA0A7" w14:textId="2AF3765E" w:rsidR="00A8161E" w:rsidRDefault="00B20B3C" w:rsidP="00A8161E">
      <w:r>
        <w:t xml:space="preserve">In ember.js component and template </w:t>
      </w:r>
      <w:proofErr w:type="gramStart"/>
      <w:r>
        <w:t>is</w:t>
      </w:r>
      <w:proofErr w:type="gramEnd"/>
      <w:r>
        <w:t xml:space="preserve"> written in the separate file. The component code is written in the home.js file.</w:t>
      </w:r>
      <w:r w:rsidR="00E1615B">
        <w:t xml:space="preserve"> </w:t>
      </w:r>
      <w:r w:rsidR="00242AA5">
        <w:t>The</w:t>
      </w:r>
      <w:r w:rsidR="00242AA5" w:rsidRPr="00242AA5">
        <w:rPr>
          <w:b/>
          <w:bCs/>
        </w:rPr>
        <w:t xml:space="preserve"> </w:t>
      </w:r>
      <w:proofErr w:type="spellStart"/>
      <w:proofErr w:type="gramStart"/>
      <w:r w:rsidR="00242AA5" w:rsidRPr="00242AA5">
        <w:rPr>
          <w:b/>
          <w:bCs/>
        </w:rPr>
        <w:t>getAllShows</w:t>
      </w:r>
      <w:proofErr w:type="spellEnd"/>
      <w:r w:rsidR="00242AA5" w:rsidRPr="00242AA5">
        <w:rPr>
          <w:b/>
          <w:bCs/>
        </w:rPr>
        <w:t>(</w:t>
      </w:r>
      <w:proofErr w:type="gramEnd"/>
      <w:r w:rsidR="00242AA5" w:rsidRPr="00242AA5">
        <w:rPr>
          <w:b/>
          <w:bCs/>
        </w:rPr>
        <w:t>)</w:t>
      </w:r>
      <w:r w:rsidR="00242AA5">
        <w:rPr>
          <w:b/>
          <w:bCs/>
        </w:rPr>
        <w:t xml:space="preserve"> </w:t>
      </w:r>
      <w:r w:rsidR="00242AA5">
        <w:t>method is called in the constructor of a class. The basic functionality of the constructor is to initialize the properties</w:t>
      </w:r>
      <w:r w:rsidR="00A03AAB">
        <w:t xml:space="preserve"> of its class.</w:t>
      </w:r>
      <w:r w:rsidR="00A86B83">
        <w:t xml:space="preserve"> In the same way, get </w:t>
      </w:r>
      <w:proofErr w:type="spellStart"/>
      <w:proofErr w:type="gramStart"/>
      <w:r w:rsidR="00A86B83" w:rsidRPr="00A86B83">
        <w:rPr>
          <w:b/>
          <w:bCs/>
        </w:rPr>
        <w:t>getSearchShows</w:t>
      </w:r>
      <w:proofErr w:type="spellEnd"/>
      <w:r w:rsidR="00A86B83" w:rsidRPr="00A86B83">
        <w:rPr>
          <w:b/>
          <w:bCs/>
        </w:rPr>
        <w:t>(</w:t>
      </w:r>
      <w:proofErr w:type="gramEnd"/>
      <w:r w:rsidR="00A86B83" w:rsidRPr="00A86B83">
        <w:rPr>
          <w:b/>
          <w:bCs/>
        </w:rPr>
        <w:t>)</w:t>
      </w:r>
      <w:r w:rsidR="00A86B83">
        <w:rPr>
          <w:b/>
          <w:bCs/>
        </w:rPr>
        <w:t xml:space="preserve"> </w:t>
      </w:r>
      <w:r w:rsidR="00A86B83">
        <w:t>is written which will be called once the user clicks on the search button</w:t>
      </w:r>
      <w:r w:rsidR="00E95080">
        <w:t>, and template will be updated.</w:t>
      </w:r>
    </w:p>
    <w:p w14:paraId="5910BEB3" w14:textId="5E02D01B" w:rsidR="00870E0C" w:rsidRDefault="00340786" w:rsidP="00340786">
      <w:pPr>
        <w:jc w:val="center"/>
      </w:pPr>
      <w:r>
        <w:rPr>
          <w:noProof/>
        </w:rPr>
        <w:lastRenderedPageBreak/>
        <w:drawing>
          <wp:inline distT="0" distB="0" distL="0" distR="0" wp14:anchorId="25E89C64" wp14:editId="3B76F787">
            <wp:extent cx="5731510" cy="6781165"/>
            <wp:effectExtent l="0" t="0" r="254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7">
                      <a:extLst>
                        <a:ext uri="{28A0092B-C50C-407E-A947-70E740481C1C}">
                          <a14:useLocalDpi xmlns:a14="http://schemas.microsoft.com/office/drawing/2010/main" val="0"/>
                        </a:ext>
                      </a:extLst>
                    </a:blip>
                    <a:stretch>
                      <a:fillRect/>
                    </a:stretch>
                  </pic:blipFill>
                  <pic:spPr>
                    <a:xfrm>
                      <a:off x="0" y="0"/>
                      <a:ext cx="5731510" cy="6781165"/>
                    </a:xfrm>
                    <a:prstGeom prst="rect">
                      <a:avLst/>
                    </a:prstGeom>
                  </pic:spPr>
                </pic:pic>
              </a:graphicData>
            </a:graphic>
          </wp:inline>
        </w:drawing>
      </w:r>
    </w:p>
    <w:p w14:paraId="2CF68263" w14:textId="06A5180B" w:rsidR="00340786" w:rsidRDefault="00340786" w:rsidP="00340786"/>
    <w:p w14:paraId="06981EAA" w14:textId="66F6D694" w:rsidR="00D83FE9" w:rsidRDefault="00D83FE9" w:rsidP="00340786">
      <w:pPr>
        <w:rPr>
          <w:b/>
          <w:bCs/>
        </w:rPr>
      </w:pPr>
      <w:r>
        <w:t xml:space="preserve">The extension of </w:t>
      </w:r>
      <w:r w:rsidR="004A5F8E">
        <w:t xml:space="preserve">the </w:t>
      </w:r>
      <w:r>
        <w:t xml:space="preserve">template </w:t>
      </w:r>
      <w:proofErr w:type="gramStart"/>
      <w:r>
        <w:t xml:space="preserve">is </w:t>
      </w:r>
      <w:r w:rsidRPr="00D83FE9">
        <w:rPr>
          <w:b/>
          <w:bCs/>
        </w:rPr>
        <w:t>.</w:t>
      </w:r>
      <w:proofErr w:type="spellStart"/>
      <w:r w:rsidRPr="00D83FE9">
        <w:rPr>
          <w:b/>
          <w:bCs/>
        </w:rPr>
        <w:t>hbs</w:t>
      </w:r>
      <w:proofErr w:type="spellEnd"/>
      <w:proofErr w:type="gramEnd"/>
      <w:r>
        <w:rPr>
          <w:b/>
          <w:bCs/>
        </w:rPr>
        <w:t xml:space="preserve">. </w:t>
      </w:r>
      <w:r>
        <w:t xml:space="preserve">In our case </w:t>
      </w:r>
      <w:proofErr w:type="spellStart"/>
      <w:r w:rsidRPr="00D83FE9">
        <w:rPr>
          <w:b/>
          <w:bCs/>
        </w:rPr>
        <w:t>home.hbs</w:t>
      </w:r>
      <w:proofErr w:type="spellEnd"/>
      <w:r>
        <w:rPr>
          <w:b/>
          <w:bCs/>
        </w:rPr>
        <w:t>.</w:t>
      </w:r>
    </w:p>
    <w:p w14:paraId="2692CBC0" w14:textId="55B4C962" w:rsidR="00984B85" w:rsidRPr="00D83FE9" w:rsidRDefault="0064162C" w:rsidP="000A2AF6">
      <w:pPr>
        <w:jc w:val="center"/>
      </w:pPr>
      <w:r>
        <w:rPr>
          <w:noProof/>
        </w:rPr>
        <w:lastRenderedPageBreak/>
        <w:t>.</w:t>
      </w:r>
      <w:r w:rsidR="000A2AF6">
        <w:rPr>
          <w:noProof/>
        </w:rPr>
        <w:drawing>
          <wp:inline distT="0" distB="0" distL="0" distR="0" wp14:anchorId="2596FFE5" wp14:editId="7E088C3E">
            <wp:extent cx="5731510" cy="614807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8">
                      <a:extLst>
                        <a:ext uri="{28A0092B-C50C-407E-A947-70E740481C1C}">
                          <a14:useLocalDpi xmlns:a14="http://schemas.microsoft.com/office/drawing/2010/main" val="0"/>
                        </a:ext>
                      </a:extLst>
                    </a:blip>
                    <a:stretch>
                      <a:fillRect/>
                    </a:stretch>
                  </pic:blipFill>
                  <pic:spPr>
                    <a:xfrm>
                      <a:off x="0" y="0"/>
                      <a:ext cx="5731510" cy="6148070"/>
                    </a:xfrm>
                    <a:prstGeom prst="rect">
                      <a:avLst/>
                    </a:prstGeom>
                  </pic:spPr>
                </pic:pic>
              </a:graphicData>
            </a:graphic>
          </wp:inline>
        </w:drawing>
      </w:r>
    </w:p>
    <w:p w14:paraId="57CECB9F" w14:textId="397C91BC" w:rsidR="00340786" w:rsidRPr="0064162C" w:rsidRDefault="00847AE0" w:rsidP="000A2AF6">
      <w:r>
        <w:t xml:space="preserve">For looping through the list ember’s </w:t>
      </w:r>
      <w:r w:rsidRPr="00847AE0">
        <w:rPr>
          <w:b/>
          <w:bCs/>
        </w:rPr>
        <w:t>each</w:t>
      </w:r>
      <w:r>
        <w:rPr>
          <w:b/>
          <w:bCs/>
        </w:rPr>
        <w:t xml:space="preserve"> </w:t>
      </w:r>
      <w:r w:rsidRPr="00847AE0">
        <w:t>helper is used</w:t>
      </w:r>
      <w:r>
        <w:t>.</w:t>
      </w:r>
      <w:r w:rsidR="00707ED1">
        <w:t xml:space="preserve"> </w:t>
      </w:r>
      <w:r w:rsidR="00707ED1" w:rsidRPr="00707ED1">
        <w:rPr>
          <w:b/>
          <w:bCs/>
        </w:rPr>
        <w:t>{{#each shows as |show|}}</w:t>
      </w:r>
      <w:r w:rsidR="00707ED1">
        <w:rPr>
          <w:b/>
          <w:bCs/>
        </w:rPr>
        <w:t xml:space="preserve"> </w:t>
      </w:r>
      <w:r w:rsidR="006F2B81">
        <w:rPr>
          <w:b/>
          <w:bCs/>
        </w:rPr>
        <w:t>..</w:t>
      </w:r>
      <w:r w:rsidR="00E1530E">
        <w:rPr>
          <w:b/>
          <w:bCs/>
        </w:rPr>
        <w:t>.</w:t>
      </w:r>
      <w:r w:rsidR="00707ED1">
        <w:rPr>
          <w:b/>
          <w:bCs/>
        </w:rPr>
        <w:t xml:space="preserve"> {{/each}}</w:t>
      </w:r>
      <w:r w:rsidR="00E804D7">
        <w:rPr>
          <w:b/>
          <w:bCs/>
        </w:rPr>
        <w:t>.</w:t>
      </w:r>
      <w:r w:rsidR="005661C7">
        <w:rPr>
          <w:b/>
          <w:bCs/>
        </w:rPr>
        <w:t xml:space="preserve"> </w:t>
      </w:r>
      <w:r w:rsidR="005661C7">
        <w:t>Whatever HTML is written inside this each tag will be repeated the number of time shows is there. For the input binding</w:t>
      </w:r>
      <w:r w:rsidR="00487964">
        <w:t xml:space="preserve">, the custom </w:t>
      </w:r>
      <w:r w:rsidR="00487964" w:rsidRPr="00487964">
        <w:rPr>
          <w:b/>
          <w:bCs/>
        </w:rPr>
        <w:t>{{</w:t>
      </w:r>
      <w:proofErr w:type="gramStart"/>
      <w:r w:rsidR="00487964" w:rsidRPr="00487964">
        <w:rPr>
          <w:b/>
          <w:bCs/>
        </w:rPr>
        <w:t>input }</w:t>
      </w:r>
      <w:proofErr w:type="gramEnd"/>
      <w:r w:rsidR="00487964" w:rsidRPr="00487964">
        <w:rPr>
          <w:b/>
          <w:bCs/>
        </w:rPr>
        <w:t>}</w:t>
      </w:r>
      <w:r w:rsidR="00487964">
        <w:t xml:space="preserve"> elem</w:t>
      </w:r>
      <w:r w:rsidR="00487964">
        <w:t>e</w:t>
      </w:r>
      <w:r w:rsidR="00487964">
        <w:t>nt is used</w:t>
      </w:r>
      <w:r w:rsidR="00487964">
        <w:t>.</w:t>
      </w:r>
      <w:r w:rsidR="00EE2BED">
        <w:t xml:space="preserve"> And </w:t>
      </w:r>
      <w:r w:rsidR="00EE2BED" w:rsidRPr="00EE2BED">
        <w:rPr>
          <w:b/>
          <w:bCs/>
        </w:rPr>
        <w:t>value</w:t>
      </w:r>
      <w:r w:rsidR="00EE2BED">
        <w:rPr>
          <w:b/>
          <w:bCs/>
        </w:rPr>
        <w:t xml:space="preserve"> </w:t>
      </w:r>
      <w:r w:rsidR="00EE2BED">
        <w:t>is used for binding the input value.</w:t>
      </w:r>
      <w:r w:rsidR="0064162C">
        <w:t xml:space="preserve"> For an action to execute on button click </w:t>
      </w:r>
      <w:r w:rsidR="0064162C" w:rsidRPr="0064162C">
        <w:rPr>
          <w:b/>
          <w:bCs/>
        </w:rPr>
        <w:t>{{action ‘</w:t>
      </w:r>
      <w:proofErr w:type="spellStart"/>
      <w:r w:rsidR="0064162C" w:rsidRPr="0064162C">
        <w:rPr>
          <w:b/>
          <w:bCs/>
        </w:rPr>
        <w:t>search</w:t>
      </w:r>
      <w:r w:rsidR="0064162C">
        <w:rPr>
          <w:b/>
          <w:bCs/>
        </w:rPr>
        <w:t>S</w:t>
      </w:r>
      <w:r w:rsidR="0064162C" w:rsidRPr="0064162C">
        <w:rPr>
          <w:b/>
          <w:bCs/>
        </w:rPr>
        <w:t>how</w:t>
      </w:r>
      <w:proofErr w:type="spellEnd"/>
      <w:r w:rsidR="0064162C" w:rsidRPr="0064162C">
        <w:rPr>
          <w:b/>
          <w:bCs/>
        </w:rPr>
        <w:t>’}}</w:t>
      </w:r>
      <w:r w:rsidR="0064162C">
        <w:rPr>
          <w:b/>
          <w:bCs/>
        </w:rPr>
        <w:t xml:space="preserve"> </w:t>
      </w:r>
      <w:r w:rsidR="0064162C">
        <w:t>is used. On clicking, this search show function will be called and selected data will be retri</w:t>
      </w:r>
      <w:r w:rsidR="003C7D25">
        <w:t>e</w:t>
      </w:r>
      <w:r w:rsidR="0064162C">
        <w:t>ved from the Database.</w:t>
      </w:r>
    </w:p>
    <w:sectPr w:rsidR="00340786" w:rsidRPr="0064162C">
      <w:footerReference w:type="default" r:id="rId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981665" w14:textId="77777777" w:rsidR="00E72EBA" w:rsidRDefault="00E72EBA" w:rsidP="006313D5">
      <w:pPr>
        <w:spacing w:after="0"/>
      </w:pPr>
      <w:r>
        <w:separator/>
      </w:r>
    </w:p>
  </w:endnote>
  <w:endnote w:type="continuationSeparator" w:id="0">
    <w:p w14:paraId="2AA9241E" w14:textId="77777777" w:rsidR="00E72EBA" w:rsidRDefault="00E72EBA" w:rsidP="006313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443488"/>
      <w:docPartObj>
        <w:docPartGallery w:val="Page Numbers (Bottom of Page)"/>
        <w:docPartUnique/>
      </w:docPartObj>
    </w:sdtPr>
    <w:sdtEndPr>
      <w:rPr>
        <w:noProof/>
      </w:rPr>
    </w:sdtEndPr>
    <w:sdtContent>
      <w:p w14:paraId="53DBEEA6" w14:textId="5CE8C908" w:rsidR="00511EE3" w:rsidRDefault="00511E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713E58" w14:textId="77777777" w:rsidR="00511EE3" w:rsidRDefault="00511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A2AFD9" w14:textId="77777777" w:rsidR="00E72EBA" w:rsidRDefault="00E72EBA" w:rsidP="006313D5">
      <w:pPr>
        <w:spacing w:after="0"/>
      </w:pPr>
      <w:r>
        <w:separator/>
      </w:r>
    </w:p>
  </w:footnote>
  <w:footnote w:type="continuationSeparator" w:id="0">
    <w:p w14:paraId="22A6A39B" w14:textId="77777777" w:rsidR="00E72EBA" w:rsidRDefault="00E72EBA" w:rsidP="006313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F124928"/>
    <w:multiLevelType w:val="hybridMultilevel"/>
    <w:tmpl w:val="AC5825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20A6A52"/>
    <w:multiLevelType w:val="hybridMultilevel"/>
    <w:tmpl w:val="0DBA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2320EDF"/>
    <w:multiLevelType w:val="hybridMultilevel"/>
    <w:tmpl w:val="8BD2676A"/>
    <w:lvl w:ilvl="0" w:tplc="814A7CC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A483D7D"/>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B564841"/>
    <w:multiLevelType w:val="hybridMultilevel"/>
    <w:tmpl w:val="565EC5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7EA1298D"/>
    <w:multiLevelType w:val="hybridMultilevel"/>
    <w:tmpl w:val="A46AF2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4"/>
  </w:num>
  <w:num w:numId="5">
    <w:abstractNumId w:val="6"/>
  </w:num>
  <w:num w:numId="6">
    <w:abstractNumId w:val="8"/>
  </w:num>
  <w:num w:numId="7">
    <w:abstractNumId w:val="5"/>
  </w:num>
  <w:num w:numId="8">
    <w:abstractNumId w:val="9"/>
  </w:num>
  <w:num w:numId="9">
    <w:abstractNumId w:val="11"/>
  </w:num>
  <w:num w:numId="10">
    <w:abstractNumId w:val="1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NKwFAHYEB3ItAAAA"/>
  </w:docVars>
  <w:rsids>
    <w:rsidRoot w:val="00E71296"/>
    <w:rsid w:val="000019F5"/>
    <w:rsid w:val="00002B0C"/>
    <w:rsid w:val="000053B9"/>
    <w:rsid w:val="0000641B"/>
    <w:rsid w:val="00007C07"/>
    <w:rsid w:val="0001560D"/>
    <w:rsid w:val="00021633"/>
    <w:rsid w:val="00026187"/>
    <w:rsid w:val="0002623B"/>
    <w:rsid w:val="000321ED"/>
    <w:rsid w:val="00034217"/>
    <w:rsid w:val="000438CD"/>
    <w:rsid w:val="0005078A"/>
    <w:rsid w:val="00050B9C"/>
    <w:rsid w:val="00057C03"/>
    <w:rsid w:val="00061840"/>
    <w:rsid w:val="00063274"/>
    <w:rsid w:val="0006506D"/>
    <w:rsid w:val="00065102"/>
    <w:rsid w:val="00067012"/>
    <w:rsid w:val="00076A3D"/>
    <w:rsid w:val="00081C5A"/>
    <w:rsid w:val="00081F1A"/>
    <w:rsid w:val="000848F2"/>
    <w:rsid w:val="000852AA"/>
    <w:rsid w:val="00087C55"/>
    <w:rsid w:val="00090A20"/>
    <w:rsid w:val="00091BF5"/>
    <w:rsid w:val="0009368D"/>
    <w:rsid w:val="00094383"/>
    <w:rsid w:val="00095BD1"/>
    <w:rsid w:val="000A2608"/>
    <w:rsid w:val="000A2AF6"/>
    <w:rsid w:val="000B39CA"/>
    <w:rsid w:val="000C2ED9"/>
    <w:rsid w:val="000C44C2"/>
    <w:rsid w:val="000C6DF6"/>
    <w:rsid w:val="000D0617"/>
    <w:rsid w:val="000D3DBF"/>
    <w:rsid w:val="000D40FF"/>
    <w:rsid w:val="000D46B7"/>
    <w:rsid w:val="000D52C3"/>
    <w:rsid w:val="000D61D1"/>
    <w:rsid w:val="000E5E0C"/>
    <w:rsid w:val="000F3CB4"/>
    <w:rsid w:val="000F6FCA"/>
    <w:rsid w:val="00112E62"/>
    <w:rsid w:val="00125437"/>
    <w:rsid w:val="00125D0A"/>
    <w:rsid w:val="0013311B"/>
    <w:rsid w:val="00141120"/>
    <w:rsid w:val="00142524"/>
    <w:rsid w:val="00143DAE"/>
    <w:rsid w:val="001449FA"/>
    <w:rsid w:val="001505F9"/>
    <w:rsid w:val="00151430"/>
    <w:rsid w:val="00160F3C"/>
    <w:rsid w:val="00162B1C"/>
    <w:rsid w:val="00163B61"/>
    <w:rsid w:val="00167EB1"/>
    <w:rsid w:val="001705AE"/>
    <w:rsid w:val="001707FF"/>
    <w:rsid w:val="00171594"/>
    <w:rsid w:val="00171DFD"/>
    <w:rsid w:val="00176131"/>
    <w:rsid w:val="00183296"/>
    <w:rsid w:val="00187D3D"/>
    <w:rsid w:val="0019160C"/>
    <w:rsid w:val="001928C5"/>
    <w:rsid w:val="00193427"/>
    <w:rsid w:val="001936F8"/>
    <w:rsid w:val="00197702"/>
    <w:rsid w:val="00197E50"/>
    <w:rsid w:val="001A0534"/>
    <w:rsid w:val="001A4D30"/>
    <w:rsid w:val="001A662E"/>
    <w:rsid w:val="001A7578"/>
    <w:rsid w:val="001B2FB5"/>
    <w:rsid w:val="001B7AB3"/>
    <w:rsid w:val="001C199B"/>
    <w:rsid w:val="001C2E97"/>
    <w:rsid w:val="001C39EE"/>
    <w:rsid w:val="001C3CB7"/>
    <w:rsid w:val="001D4621"/>
    <w:rsid w:val="001D6517"/>
    <w:rsid w:val="001E4162"/>
    <w:rsid w:val="001F06EB"/>
    <w:rsid w:val="001F1815"/>
    <w:rsid w:val="001F24DD"/>
    <w:rsid w:val="001F4F88"/>
    <w:rsid w:val="001F5482"/>
    <w:rsid w:val="001F569B"/>
    <w:rsid w:val="00202C34"/>
    <w:rsid w:val="00207236"/>
    <w:rsid w:val="00210D02"/>
    <w:rsid w:val="00211D77"/>
    <w:rsid w:val="00212855"/>
    <w:rsid w:val="00213BC2"/>
    <w:rsid w:val="002204C0"/>
    <w:rsid w:val="002222DF"/>
    <w:rsid w:val="002310A5"/>
    <w:rsid w:val="002314B5"/>
    <w:rsid w:val="002354A5"/>
    <w:rsid w:val="00237FCA"/>
    <w:rsid w:val="00240454"/>
    <w:rsid w:val="00242AA5"/>
    <w:rsid w:val="00253BD2"/>
    <w:rsid w:val="00255A88"/>
    <w:rsid w:val="002561DC"/>
    <w:rsid w:val="0026074A"/>
    <w:rsid w:val="00267507"/>
    <w:rsid w:val="0027506F"/>
    <w:rsid w:val="002849E9"/>
    <w:rsid w:val="00285025"/>
    <w:rsid w:val="00287BD8"/>
    <w:rsid w:val="00290A9D"/>
    <w:rsid w:val="0029733E"/>
    <w:rsid w:val="0029735E"/>
    <w:rsid w:val="002A1728"/>
    <w:rsid w:val="002A33E1"/>
    <w:rsid w:val="002A361D"/>
    <w:rsid w:val="002A43E0"/>
    <w:rsid w:val="002A506C"/>
    <w:rsid w:val="002A73BE"/>
    <w:rsid w:val="002B123B"/>
    <w:rsid w:val="002B44C3"/>
    <w:rsid w:val="002B5F54"/>
    <w:rsid w:val="002B6122"/>
    <w:rsid w:val="002C2532"/>
    <w:rsid w:val="002D4DD5"/>
    <w:rsid w:val="002E5DDF"/>
    <w:rsid w:val="002E7C69"/>
    <w:rsid w:val="002F0611"/>
    <w:rsid w:val="00303C2D"/>
    <w:rsid w:val="00303ED4"/>
    <w:rsid w:val="00305379"/>
    <w:rsid w:val="00317248"/>
    <w:rsid w:val="00330649"/>
    <w:rsid w:val="00330D06"/>
    <w:rsid w:val="00337303"/>
    <w:rsid w:val="00340786"/>
    <w:rsid w:val="003409D3"/>
    <w:rsid w:val="00341F7E"/>
    <w:rsid w:val="00342272"/>
    <w:rsid w:val="00342FB9"/>
    <w:rsid w:val="003439F4"/>
    <w:rsid w:val="0034403D"/>
    <w:rsid w:val="00346C2A"/>
    <w:rsid w:val="0035021A"/>
    <w:rsid w:val="00351367"/>
    <w:rsid w:val="003606D8"/>
    <w:rsid w:val="003610EC"/>
    <w:rsid w:val="0036274B"/>
    <w:rsid w:val="00363D8A"/>
    <w:rsid w:val="003660E3"/>
    <w:rsid w:val="00366EF1"/>
    <w:rsid w:val="00370C56"/>
    <w:rsid w:val="003710C2"/>
    <w:rsid w:val="003711AD"/>
    <w:rsid w:val="00372E59"/>
    <w:rsid w:val="003732FE"/>
    <w:rsid w:val="00375FE9"/>
    <w:rsid w:val="00381B7C"/>
    <w:rsid w:val="0038277C"/>
    <w:rsid w:val="003839F6"/>
    <w:rsid w:val="00383AAD"/>
    <w:rsid w:val="0039069A"/>
    <w:rsid w:val="00392031"/>
    <w:rsid w:val="003948A4"/>
    <w:rsid w:val="003A0B4D"/>
    <w:rsid w:val="003A194E"/>
    <w:rsid w:val="003A365D"/>
    <w:rsid w:val="003A3F3C"/>
    <w:rsid w:val="003A44A3"/>
    <w:rsid w:val="003A45FD"/>
    <w:rsid w:val="003A65A7"/>
    <w:rsid w:val="003B1B69"/>
    <w:rsid w:val="003C4FCC"/>
    <w:rsid w:val="003C7C2A"/>
    <w:rsid w:val="003C7D25"/>
    <w:rsid w:val="003E08F3"/>
    <w:rsid w:val="003E14CA"/>
    <w:rsid w:val="003E538C"/>
    <w:rsid w:val="003F036B"/>
    <w:rsid w:val="003F5BF7"/>
    <w:rsid w:val="00400D2A"/>
    <w:rsid w:val="00402AB6"/>
    <w:rsid w:val="00404858"/>
    <w:rsid w:val="00405D11"/>
    <w:rsid w:val="00410FC6"/>
    <w:rsid w:val="00412AA8"/>
    <w:rsid w:val="00422885"/>
    <w:rsid w:val="00424851"/>
    <w:rsid w:val="004308BD"/>
    <w:rsid w:val="0044141D"/>
    <w:rsid w:val="00445616"/>
    <w:rsid w:val="004524B2"/>
    <w:rsid w:val="0045461A"/>
    <w:rsid w:val="004611C0"/>
    <w:rsid w:val="0046187D"/>
    <w:rsid w:val="00471686"/>
    <w:rsid w:val="00472BC7"/>
    <w:rsid w:val="0047703B"/>
    <w:rsid w:val="00487964"/>
    <w:rsid w:val="00490C20"/>
    <w:rsid w:val="00493E60"/>
    <w:rsid w:val="00494613"/>
    <w:rsid w:val="00495D83"/>
    <w:rsid w:val="0049628A"/>
    <w:rsid w:val="004A023E"/>
    <w:rsid w:val="004A18A2"/>
    <w:rsid w:val="004A27A4"/>
    <w:rsid w:val="004A5F8E"/>
    <w:rsid w:val="004B0ED0"/>
    <w:rsid w:val="004B6F3A"/>
    <w:rsid w:val="004C2046"/>
    <w:rsid w:val="004C2B77"/>
    <w:rsid w:val="004C57E0"/>
    <w:rsid w:val="004D5A24"/>
    <w:rsid w:val="004E2290"/>
    <w:rsid w:val="004E5FFE"/>
    <w:rsid w:val="004F4927"/>
    <w:rsid w:val="004F4EA4"/>
    <w:rsid w:val="004F746D"/>
    <w:rsid w:val="004F7C5A"/>
    <w:rsid w:val="005002DC"/>
    <w:rsid w:val="005034A5"/>
    <w:rsid w:val="0051111A"/>
    <w:rsid w:val="0051193E"/>
    <w:rsid w:val="00511EE3"/>
    <w:rsid w:val="005142B9"/>
    <w:rsid w:val="00515779"/>
    <w:rsid w:val="00522ADB"/>
    <w:rsid w:val="0053088D"/>
    <w:rsid w:val="0054167A"/>
    <w:rsid w:val="00545DC7"/>
    <w:rsid w:val="00550134"/>
    <w:rsid w:val="005517EB"/>
    <w:rsid w:val="0055251F"/>
    <w:rsid w:val="00552B42"/>
    <w:rsid w:val="0055491A"/>
    <w:rsid w:val="00561A69"/>
    <w:rsid w:val="005637FA"/>
    <w:rsid w:val="005661C7"/>
    <w:rsid w:val="0057070B"/>
    <w:rsid w:val="00575164"/>
    <w:rsid w:val="0058562B"/>
    <w:rsid w:val="005872B6"/>
    <w:rsid w:val="005912D8"/>
    <w:rsid w:val="005925C9"/>
    <w:rsid w:val="005971F9"/>
    <w:rsid w:val="00597293"/>
    <w:rsid w:val="005A1394"/>
    <w:rsid w:val="005B3DB4"/>
    <w:rsid w:val="005B7785"/>
    <w:rsid w:val="005C0E81"/>
    <w:rsid w:val="005C11CC"/>
    <w:rsid w:val="005C1528"/>
    <w:rsid w:val="005C25CF"/>
    <w:rsid w:val="005C7896"/>
    <w:rsid w:val="005D3FA4"/>
    <w:rsid w:val="005D4B5E"/>
    <w:rsid w:val="005D7D6B"/>
    <w:rsid w:val="005E2A02"/>
    <w:rsid w:val="005E2EB5"/>
    <w:rsid w:val="005E3377"/>
    <w:rsid w:val="005E459C"/>
    <w:rsid w:val="005F578C"/>
    <w:rsid w:val="00602D16"/>
    <w:rsid w:val="00603606"/>
    <w:rsid w:val="00607741"/>
    <w:rsid w:val="0062035C"/>
    <w:rsid w:val="00621A1B"/>
    <w:rsid w:val="00624DD5"/>
    <w:rsid w:val="00626D98"/>
    <w:rsid w:val="006313D5"/>
    <w:rsid w:val="0063611B"/>
    <w:rsid w:val="00640BA0"/>
    <w:rsid w:val="0064162C"/>
    <w:rsid w:val="00641A85"/>
    <w:rsid w:val="006429D9"/>
    <w:rsid w:val="00645B44"/>
    <w:rsid w:val="00645F54"/>
    <w:rsid w:val="0065292C"/>
    <w:rsid w:val="006547C9"/>
    <w:rsid w:val="0065788A"/>
    <w:rsid w:val="0066290F"/>
    <w:rsid w:val="006710C3"/>
    <w:rsid w:val="006723D3"/>
    <w:rsid w:val="006763F9"/>
    <w:rsid w:val="00682104"/>
    <w:rsid w:val="00685010"/>
    <w:rsid w:val="00696803"/>
    <w:rsid w:val="006A1F1D"/>
    <w:rsid w:val="006A3AF7"/>
    <w:rsid w:val="006A4CF6"/>
    <w:rsid w:val="006A53A9"/>
    <w:rsid w:val="006C169B"/>
    <w:rsid w:val="006C25BF"/>
    <w:rsid w:val="006E27A9"/>
    <w:rsid w:val="006E70E3"/>
    <w:rsid w:val="006F16D1"/>
    <w:rsid w:val="006F2B81"/>
    <w:rsid w:val="006F3A6A"/>
    <w:rsid w:val="00705B27"/>
    <w:rsid w:val="0070756E"/>
    <w:rsid w:val="00707ED1"/>
    <w:rsid w:val="007217CD"/>
    <w:rsid w:val="00721BEC"/>
    <w:rsid w:val="00725C7E"/>
    <w:rsid w:val="00732780"/>
    <w:rsid w:val="007329DF"/>
    <w:rsid w:val="00732E23"/>
    <w:rsid w:val="00734C8D"/>
    <w:rsid w:val="007406FC"/>
    <w:rsid w:val="00743B1F"/>
    <w:rsid w:val="00746CC5"/>
    <w:rsid w:val="00757901"/>
    <w:rsid w:val="00762DB4"/>
    <w:rsid w:val="00766A40"/>
    <w:rsid w:val="007712F5"/>
    <w:rsid w:val="00776D17"/>
    <w:rsid w:val="007810B4"/>
    <w:rsid w:val="007862AB"/>
    <w:rsid w:val="00791091"/>
    <w:rsid w:val="007C04BA"/>
    <w:rsid w:val="007C4AC6"/>
    <w:rsid w:val="007C5100"/>
    <w:rsid w:val="007D3124"/>
    <w:rsid w:val="007D58C5"/>
    <w:rsid w:val="007D7A13"/>
    <w:rsid w:val="007E03CD"/>
    <w:rsid w:val="007E2C3F"/>
    <w:rsid w:val="007E313D"/>
    <w:rsid w:val="007E3245"/>
    <w:rsid w:val="007E3481"/>
    <w:rsid w:val="007E64C4"/>
    <w:rsid w:val="007E6BDE"/>
    <w:rsid w:val="007E72B3"/>
    <w:rsid w:val="007F5B22"/>
    <w:rsid w:val="007F6341"/>
    <w:rsid w:val="007F75FE"/>
    <w:rsid w:val="00800FD4"/>
    <w:rsid w:val="008026D5"/>
    <w:rsid w:val="00802C7F"/>
    <w:rsid w:val="00810DE7"/>
    <w:rsid w:val="008115C2"/>
    <w:rsid w:val="00811722"/>
    <w:rsid w:val="008146B8"/>
    <w:rsid w:val="00834B25"/>
    <w:rsid w:val="00836BE9"/>
    <w:rsid w:val="008403BC"/>
    <w:rsid w:val="00842FD2"/>
    <w:rsid w:val="00845040"/>
    <w:rsid w:val="00847AE0"/>
    <w:rsid w:val="00853A52"/>
    <w:rsid w:val="00854D26"/>
    <w:rsid w:val="008572C6"/>
    <w:rsid w:val="008623C5"/>
    <w:rsid w:val="008708E6"/>
    <w:rsid w:val="00870C5B"/>
    <w:rsid w:val="00870E0C"/>
    <w:rsid w:val="0087103B"/>
    <w:rsid w:val="00881AE9"/>
    <w:rsid w:val="0088215F"/>
    <w:rsid w:val="008821D9"/>
    <w:rsid w:val="0088269B"/>
    <w:rsid w:val="00883FF6"/>
    <w:rsid w:val="00890FCE"/>
    <w:rsid w:val="00893343"/>
    <w:rsid w:val="00895D32"/>
    <w:rsid w:val="0089635C"/>
    <w:rsid w:val="008A02A7"/>
    <w:rsid w:val="008A7891"/>
    <w:rsid w:val="008A7D8D"/>
    <w:rsid w:val="008B387C"/>
    <w:rsid w:val="008B4E02"/>
    <w:rsid w:val="008C28F8"/>
    <w:rsid w:val="008C5518"/>
    <w:rsid w:val="008D0187"/>
    <w:rsid w:val="008D2E93"/>
    <w:rsid w:val="008D472C"/>
    <w:rsid w:val="008D785C"/>
    <w:rsid w:val="008E075B"/>
    <w:rsid w:val="008E09F8"/>
    <w:rsid w:val="008E21F6"/>
    <w:rsid w:val="008E51F6"/>
    <w:rsid w:val="008F11F4"/>
    <w:rsid w:val="008F3FBA"/>
    <w:rsid w:val="008F5689"/>
    <w:rsid w:val="009031BC"/>
    <w:rsid w:val="00903912"/>
    <w:rsid w:val="009057D9"/>
    <w:rsid w:val="00911DB3"/>
    <w:rsid w:val="009138DE"/>
    <w:rsid w:val="00915735"/>
    <w:rsid w:val="00922900"/>
    <w:rsid w:val="00922CDA"/>
    <w:rsid w:val="00927E6E"/>
    <w:rsid w:val="009412AB"/>
    <w:rsid w:val="0094268C"/>
    <w:rsid w:val="009501D4"/>
    <w:rsid w:val="00951CC7"/>
    <w:rsid w:val="0095466B"/>
    <w:rsid w:val="00962E22"/>
    <w:rsid w:val="00964347"/>
    <w:rsid w:val="00966B7E"/>
    <w:rsid w:val="0097127A"/>
    <w:rsid w:val="00974F07"/>
    <w:rsid w:val="00980566"/>
    <w:rsid w:val="00981948"/>
    <w:rsid w:val="00984B85"/>
    <w:rsid w:val="00985B28"/>
    <w:rsid w:val="0098678B"/>
    <w:rsid w:val="00986E65"/>
    <w:rsid w:val="00991B54"/>
    <w:rsid w:val="009955EA"/>
    <w:rsid w:val="009A51CB"/>
    <w:rsid w:val="009A587D"/>
    <w:rsid w:val="009B42EA"/>
    <w:rsid w:val="009B76D0"/>
    <w:rsid w:val="009C11B5"/>
    <w:rsid w:val="009C208D"/>
    <w:rsid w:val="009C2841"/>
    <w:rsid w:val="009C7DCD"/>
    <w:rsid w:val="009D4535"/>
    <w:rsid w:val="009D7741"/>
    <w:rsid w:val="009E5B8F"/>
    <w:rsid w:val="009F0899"/>
    <w:rsid w:val="009F2808"/>
    <w:rsid w:val="009F48B1"/>
    <w:rsid w:val="009F65CD"/>
    <w:rsid w:val="009F73BE"/>
    <w:rsid w:val="00A01FF5"/>
    <w:rsid w:val="00A02C90"/>
    <w:rsid w:val="00A03AAB"/>
    <w:rsid w:val="00A072D4"/>
    <w:rsid w:val="00A11138"/>
    <w:rsid w:val="00A125EA"/>
    <w:rsid w:val="00A14120"/>
    <w:rsid w:val="00A22B7F"/>
    <w:rsid w:val="00A255DA"/>
    <w:rsid w:val="00A2797D"/>
    <w:rsid w:val="00A3397B"/>
    <w:rsid w:val="00A33EF5"/>
    <w:rsid w:val="00A340B5"/>
    <w:rsid w:val="00A34934"/>
    <w:rsid w:val="00A35E41"/>
    <w:rsid w:val="00A36623"/>
    <w:rsid w:val="00A37AD1"/>
    <w:rsid w:val="00A37C43"/>
    <w:rsid w:val="00A40A70"/>
    <w:rsid w:val="00A5552C"/>
    <w:rsid w:val="00A628EE"/>
    <w:rsid w:val="00A66477"/>
    <w:rsid w:val="00A668F1"/>
    <w:rsid w:val="00A71A73"/>
    <w:rsid w:val="00A730D3"/>
    <w:rsid w:val="00A765E9"/>
    <w:rsid w:val="00A8161E"/>
    <w:rsid w:val="00A81DA7"/>
    <w:rsid w:val="00A84175"/>
    <w:rsid w:val="00A84510"/>
    <w:rsid w:val="00A86B83"/>
    <w:rsid w:val="00A935BB"/>
    <w:rsid w:val="00A93CC7"/>
    <w:rsid w:val="00A94410"/>
    <w:rsid w:val="00A95FCB"/>
    <w:rsid w:val="00AA61AB"/>
    <w:rsid w:val="00AA7665"/>
    <w:rsid w:val="00AB4C07"/>
    <w:rsid w:val="00AB66D7"/>
    <w:rsid w:val="00AB6799"/>
    <w:rsid w:val="00AC0152"/>
    <w:rsid w:val="00AC16CF"/>
    <w:rsid w:val="00AC20FE"/>
    <w:rsid w:val="00AD3F8D"/>
    <w:rsid w:val="00AE0416"/>
    <w:rsid w:val="00AE389A"/>
    <w:rsid w:val="00AE5E92"/>
    <w:rsid w:val="00AE6474"/>
    <w:rsid w:val="00AF6DB0"/>
    <w:rsid w:val="00AF7B5E"/>
    <w:rsid w:val="00B00CEF"/>
    <w:rsid w:val="00B00E6A"/>
    <w:rsid w:val="00B039DF"/>
    <w:rsid w:val="00B05FB4"/>
    <w:rsid w:val="00B20039"/>
    <w:rsid w:val="00B20B3C"/>
    <w:rsid w:val="00B25FE0"/>
    <w:rsid w:val="00B31A23"/>
    <w:rsid w:val="00B31B9D"/>
    <w:rsid w:val="00B31F3C"/>
    <w:rsid w:val="00B34DD5"/>
    <w:rsid w:val="00B44359"/>
    <w:rsid w:val="00B44C09"/>
    <w:rsid w:val="00B44EEB"/>
    <w:rsid w:val="00B507B6"/>
    <w:rsid w:val="00B553DE"/>
    <w:rsid w:val="00B55DF6"/>
    <w:rsid w:val="00B5604A"/>
    <w:rsid w:val="00B569C8"/>
    <w:rsid w:val="00B573BD"/>
    <w:rsid w:val="00B64AFE"/>
    <w:rsid w:val="00B65254"/>
    <w:rsid w:val="00B67761"/>
    <w:rsid w:val="00B71B11"/>
    <w:rsid w:val="00B7378B"/>
    <w:rsid w:val="00B73C28"/>
    <w:rsid w:val="00B7657A"/>
    <w:rsid w:val="00B8127E"/>
    <w:rsid w:val="00B82F37"/>
    <w:rsid w:val="00B838E8"/>
    <w:rsid w:val="00B85DCF"/>
    <w:rsid w:val="00B96824"/>
    <w:rsid w:val="00BA44B8"/>
    <w:rsid w:val="00BA53C6"/>
    <w:rsid w:val="00BB084C"/>
    <w:rsid w:val="00BB0DEA"/>
    <w:rsid w:val="00BB11D5"/>
    <w:rsid w:val="00BB490F"/>
    <w:rsid w:val="00BB7D9B"/>
    <w:rsid w:val="00BC0762"/>
    <w:rsid w:val="00BC417A"/>
    <w:rsid w:val="00BC49D7"/>
    <w:rsid w:val="00BD2015"/>
    <w:rsid w:val="00BD6C8C"/>
    <w:rsid w:val="00BD6D94"/>
    <w:rsid w:val="00BE03D2"/>
    <w:rsid w:val="00BE0A31"/>
    <w:rsid w:val="00BE1E81"/>
    <w:rsid w:val="00BE5DB2"/>
    <w:rsid w:val="00BE6950"/>
    <w:rsid w:val="00BF1640"/>
    <w:rsid w:val="00BF71D0"/>
    <w:rsid w:val="00C01BD2"/>
    <w:rsid w:val="00C036BB"/>
    <w:rsid w:val="00C15EBB"/>
    <w:rsid w:val="00C1658B"/>
    <w:rsid w:val="00C17335"/>
    <w:rsid w:val="00C177A3"/>
    <w:rsid w:val="00C2009C"/>
    <w:rsid w:val="00C221D6"/>
    <w:rsid w:val="00C263D6"/>
    <w:rsid w:val="00C324F9"/>
    <w:rsid w:val="00C33CF3"/>
    <w:rsid w:val="00C351A4"/>
    <w:rsid w:val="00C446FB"/>
    <w:rsid w:val="00C45093"/>
    <w:rsid w:val="00C5230A"/>
    <w:rsid w:val="00C54BF4"/>
    <w:rsid w:val="00C61D65"/>
    <w:rsid w:val="00C639CB"/>
    <w:rsid w:val="00C72CB3"/>
    <w:rsid w:val="00C747ED"/>
    <w:rsid w:val="00C77076"/>
    <w:rsid w:val="00C80E5B"/>
    <w:rsid w:val="00C9173C"/>
    <w:rsid w:val="00C963B9"/>
    <w:rsid w:val="00CA0961"/>
    <w:rsid w:val="00CA2471"/>
    <w:rsid w:val="00CB324D"/>
    <w:rsid w:val="00CC2422"/>
    <w:rsid w:val="00CC6F55"/>
    <w:rsid w:val="00CD0D0D"/>
    <w:rsid w:val="00CD16BA"/>
    <w:rsid w:val="00CD17BE"/>
    <w:rsid w:val="00CD29EF"/>
    <w:rsid w:val="00CD6C99"/>
    <w:rsid w:val="00CD786D"/>
    <w:rsid w:val="00CE1552"/>
    <w:rsid w:val="00CE1DAA"/>
    <w:rsid w:val="00CE5BE0"/>
    <w:rsid w:val="00CE6DE0"/>
    <w:rsid w:val="00CF6FB4"/>
    <w:rsid w:val="00D01E7A"/>
    <w:rsid w:val="00D0527F"/>
    <w:rsid w:val="00D144DC"/>
    <w:rsid w:val="00D14BB8"/>
    <w:rsid w:val="00D15BA7"/>
    <w:rsid w:val="00D15C58"/>
    <w:rsid w:val="00D176FD"/>
    <w:rsid w:val="00D17EB5"/>
    <w:rsid w:val="00D20304"/>
    <w:rsid w:val="00D2600D"/>
    <w:rsid w:val="00D3281E"/>
    <w:rsid w:val="00D40AD6"/>
    <w:rsid w:val="00D440B5"/>
    <w:rsid w:val="00D475F2"/>
    <w:rsid w:val="00D506AC"/>
    <w:rsid w:val="00D54514"/>
    <w:rsid w:val="00D57E89"/>
    <w:rsid w:val="00D62AEE"/>
    <w:rsid w:val="00D70015"/>
    <w:rsid w:val="00D75680"/>
    <w:rsid w:val="00D810F5"/>
    <w:rsid w:val="00D81DBD"/>
    <w:rsid w:val="00D83FE9"/>
    <w:rsid w:val="00D85C47"/>
    <w:rsid w:val="00D861E8"/>
    <w:rsid w:val="00DA18C8"/>
    <w:rsid w:val="00DA39E4"/>
    <w:rsid w:val="00DA4803"/>
    <w:rsid w:val="00DA5C07"/>
    <w:rsid w:val="00DA60CB"/>
    <w:rsid w:val="00DB67BC"/>
    <w:rsid w:val="00DB7667"/>
    <w:rsid w:val="00DC0394"/>
    <w:rsid w:val="00DC1594"/>
    <w:rsid w:val="00DC2E44"/>
    <w:rsid w:val="00DC5D87"/>
    <w:rsid w:val="00DD0D90"/>
    <w:rsid w:val="00DD611C"/>
    <w:rsid w:val="00DE0D78"/>
    <w:rsid w:val="00DE0E8E"/>
    <w:rsid w:val="00DE0EC6"/>
    <w:rsid w:val="00DE28B0"/>
    <w:rsid w:val="00DE5425"/>
    <w:rsid w:val="00DF19A4"/>
    <w:rsid w:val="00DF28C3"/>
    <w:rsid w:val="00DF54B2"/>
    <w:rsid w:val="00E01513"/>
    <w:rsid w:val="00E020EE"/>
    <w:rsid w:val="00E062E3"/>
    <w:rsid w:val="00E13155"/>
    <w:rsid w:val="00E1530E"/>
    <w:rsid w:val="00E1615B"/>
    <w:rsid w:val="00E220B0"/>
    <w:rsid w:val="00E22E60"/>
    <w:rsid w:val="00E23B6A"/>
    <w:rsid w:val="00E26100"/>
    <w:rsid w:val="00E30302"/>
    <w:rsid w:val="00E33D2A"/>
    <w:rsid w:val="00E4462A"/>
    <w:rsid w:val="00E5099C"/>
    <w:rsid w:val="00E535BC"/>
    <w:rsid w:val="00E60E25"/>
    <w:rsid w:val="00E61D84"/>
    <w:rsid w:val="00E6466A"/>
    <w:rsid w:val="00E64EF7"/>
    <w:rsid w:val="00E71296"/>
    <w:rsid w:val="00E72EBA"/>
    <w:rsid w:val="00E7526F"/>
    <w:rsid w:val="00E77005"/>
    <w:rsid w:val="00E804D7"/>
    <w:rsid w:val="00E81E00"/>
    <w:rsid w:val="00E8259A"/>
    <w:rsid w:val="00E93C5C"/>
    <w:rsid w:val="00E95080"/>
    <w:rsid w:val="00E964E3"/>
    <w:rsid w:val="00EA0766"/>
    <w:rsid w:val="00EA598D"/>
    <w:rsid w:val="00EA5E87"/>
    <w:rsid w:val="00EA6354"/>
    <w:rsid w:val="00EB3ADF"/>
    <w:rsid w:val="00EB5A7B"/>
    <w:rsid w:val="00EB7352"/>
    <w:rsid w:val="00EC0466"/>
    <w:rsid w:val="00EC34A2"/>
    <w:rsid w:val="00EC7068"/>
    <w:rsid w:val="00ED65D6"/>
    <w:rsid w:val="00ED719F"/>
    <w:rsid w:val="00ED7E30"/>
    <w:rsid w:val="00EE1130"/>
    <w:rsid w:val="00EE14C6"/>
    <w:rsid w:val="00EE19C0"/>
    <w:rsid w:val="00EE1F2B"/>
    <w:rsid w:val="00EE1F67"/>
    <w:rsid w:val="00EE2BED"/>
    <w:rsid w:val="00EF04F7"/>
    <w:rsid w:val="00EF0D37"/>
    <w:rsid w:val="00EF2CD9"/>
    <w:rsid w:val="00EF3DF1"/>
    <w:rsid w:val="00EF51F2"/>
    <w:rsid w:val="00EF5D77"/>
    <w:rsid w:val="00EF7D1C"/>
    <w:rsid w:val="00F06134"/>
    <w:rsid w:val="00F06D85"/>
    <w:rsid w:val="00F12865"/>
    <w:rsid w:val="00F13185"/>
    <w:rsid w:val="00F16070"/>
    <w:rsid w:val="00F27778"/>
    <w:rsid w:val="00F30384"/>
    <w:rsid w:val="00F34541"/>
    <w:rsid w:val="00F3515D"/>
    <w:rsid w:val="00F373C2"/>
    <w:rsid w:val="00F37F10"/>
    <w:rsid w:val="00F47F01"/>
    <w:rsid w:val="00F557A9"/>
    <w:rsid w:val="00F55FCC"/>
    <w:rsid w:val="00F616E9"/>
    <w:rsid w:val="00F61BAE"/>
    <w:rsid w:val="00F62988"/>
    <w:rsid w:val="00F756BF"/>
    <w:rsid w:val="00F76484"/>
    <w:rsid w:val="00F76D08"/>
    <w:rsid w:val="00F77E8A"/>
    <w:rsid w:val="00F81AC4"/>
    <w:rsid w:val="00F81E56"/>
    <w:rsid w:val="00F82B89"/>
    <w:rsid w:val="00F839AF"/>
    <w:rsid w:val="00F90EAF"/>
    <w:rsid w:val="00F910CE"/>
    <w:rsid w:val="00F93BCF"/>
    <w:rsid w:val="00F93EC8"/>
    <w:rsid w:val="00F959C9"/>
    <w:rsid w:val="00F9756B"/>
    <w:rsid w:val="00FA5F49"/>
    <w:rsid w:val="00FA7000"/>
    <w:rsid w:val="00FB481A"/>
    <w:rsid w:val="00FB492C"/>
    <w:rsid w:val="00FB5CA1"/>
    <w:rsid w:val="00FB6E2E"/>
    <w:rsid w:val="00FB727C"/>
    <w:rsid w:val="00FC4096"/>
    <w:rsid w:val="00FC750E"/>
    <w:rsid w:val="00FD082F"/>
    <w:rsid w:val="00FD0DE4"/>
    <w:rsid w:val="00FD6296"/>
    <w:rsid w:val="00FD68A2"/>
    <w:rsid w:val="00FD74F6"/>
    <w:rsid w:val="00FE52D0"/>
    <w:rsid w:val="00FF68C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E30"/>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ED7E30"/>
    <w:pPr>
      <w:keepNext/>
      <w:keepLines/>
      <w:spacing w:before="240" w:after="160"/>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ED7E30"/>
    <w:pPr>
      <w:keepNext/>
      <w:keepLines/>
      <w:spacing w:before="120" w:after="160" w:line="259" w:lineRule="auto"/>
      <w:jc w:val="left"/>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9E5B8F"/>
    <w:pPr>
      <w:keepNext/>
      <w:keepLines/>
      <w:spacing w:before="120" w:after="160"/>
      <w:jc w:val="left"/>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E30"/>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ED7E30"/>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 w:type="character" w:styleId="Emphasis">
    <w:name w:val="Emphasis"/>
    <w:basedOn w:val="DefaultParagraphFont"/>
    <w:uiPriority w:val="20"/>
    <w:qFormat/>
    <w:rsid w:val="00B7657A"/>
    <w:rPr>
      <w:rFonts w:ascii="Times New Roman" w:hAnsi="Times New Roman"/>
      <w:i w:val="0"/>
      <w:iCs/>
      <w:sz w:val="24"/>
    </w:rPr>
  </w:style>
  <w:style w:type="paragraph" w:styleId="TOCHeading">
    <w:name w:val="TOC Heading"/>
    <w:basedOn w:val="Heading1"/>
    <w:next w:val="Normal"/>
    <w:uiPriority w:val="39"/>
    <w:unhideWhenUsed/>
    <w:qFormat/>
    <w:rsid w:val="00F76D08"/>
    <w:pPr>
      <w:spacing w:after="0" w:line="259" w:lineRule="auto"/>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F76D08"/>
    <w:pPr>
      <w:spacing w:after="100"/>
    </w:pPr>
  </w:style>
  <w:style w:type="paragraph" w:styleId="TOC2">
    <w:name w:val="toc 2"/>
    <w:basedOn w:val="Normal"/>
    <w:next w:val="Normal"/>
    <w:autoRedefine/>
    <w:uiPriority w:val="39"/>
    <w:unhideWhenUsed/>
    <w:rsid w:val="00F76D08"/>
    <w:pPr>
      <w:spacing w:after="100"/>
      <w:ind w:left="240"/>
    </w:pPr>
  </w:style>
  <w:style w:type="character" w:styleId="Hyperlink">
    <w:name w:val="Hyperlink"/>
    <w:basedOn w:val="DefaultParagraphFont"/>
    <w:uiPriority w:val="99"/>
    <w:unhideWhenUsed/>
    <w:rsid w:val="00F76D08"/>
    <w:rPr>
      <w:color w:val="0563C1" w:themeColor="hyperlink"/>
      <w:u w:val="single"/>
    </w:rPr>
  </w:style>
  <w:style w:type="character" w:customStyle="1" w:styleId="lh-metrictitle">
    <w:name w:val="lh-metric__title"/>
    <w:basedOn w:val="DefaultParagraphFont"/>
    <w:rsid w:val="005925C9"/>
  </w:style>
  <w:style w:type="character" w:styleId="HTMLCode">
    <w:name w:val="HTML Code"/>
    <w:basedOn w:val="DefaultParagraphFont"/>
    <w:uiPriority w:val="99"/>
    <w:semiHidden/>
    <w:unhideWhenUsed/>
    <w:rsid w:val="001705AE"/>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CD0D0D"/>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7E3481"/>
    <w:pPr>
      <w:spacing w:after="100"/>
      <w:ind w:left="480"/>
    </w:pPr>
  </w:style>
  <w:style w:type="character" w:styleId="UnresolvedMention">
    <w:name w:val="Unresolved Mention"/>
    <w:basedOn w:val="DefaultParagraphFont"/>
    <w:uiPriority w:val="99"/>
    <w:semiHidden/>
    <w:unhideWhenUsed/>
    <w:rsid w:val="00B57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461770193">
      <w:bodyDiv w:val="1"/>
      <w:marLeft w:val="0"/>
      <w:marRight w:val="0"/>
      <w:marTop w:val="0"/>
      <w:marBottom w:val="0"/>
      <w:divBdr>
        <w:top w:val="none" w:sz="0" w:space="0" w:color="auto"/>
        <w:left w:val="none" w:sz="0" w:space="0" w:color="auto"/>
        <w:bottom w:val="none" w:sz="0" w:space="0" w:color="auto"/>
        <w:right w:val="none" w:sz="0" w:space="0" w:color="auto"/>
      </w:divBdr>
      <w:divsChild>
        <w:div w:id="1682313761">
          <w:marLeft w:val="0"/>
          <w:marRight w:val="0"/>
          <w:marTop w:val="0"/>
          <w:marBottom w:val="0"/>
          <w:divBdr>
            <w:top w:val="none" w:sz="0" w:space="0" w:color="auto"/>
            <w:left w:val="none" w:sz="0" w:space="0" w:color="auto"/>
            <w:bottom w:val="none" w:sz="0" w:space="0" w:color="auto"/>
            <w:right w:val="none" w:sz="0" w:space="0" w:color="auto"/>
          </w:divBdr>
          <w:divsChild>
            <w:div w:id="393352602">
              <w:marLeft w:val="0"/>
              <w:marRight w:val="0"/>
              <w:marTop w:val="0"/>
              <w:marBottom w:val="0"/>
              <w:divBdr>
                <w:top w:val="none" w:sz="0" w:space="0" w:color="auto"/>
                <w:left w:val="none" w:sz="0" w:space="0" w:color="auto"/>
                <w:bottom w:val="none" w:sz="0" w:space="0" w:color="auto"/>
                <w:right w:val="none" w:sz="0" w:space="0" w:color="auto"/>
              </w:divBdr>
            </w:div>
            <w:div w:id="818500716">
              <w:marLeft w:val="0"/>
              <w:marRight w:val="0"/>
              <w:marTop w:val="0"/>
              <w:marBottom w:val="0"/>
              <w:divBdr>
                <w:top w:val="none" w:sz="0" w:space="0" w:color="auto"/>
                <w:left w:val="none" w:sz="0" w:space="0" w:color="auto"/>
                <w:bottom w:val="none" w:sz="0" w:space="0" w:color="auto"/>
                <w:right w:val="none" w:sz="0" w:space="0" w:color="auto"/>
              </w:divBdr>
            </w:div>
            <w:div w:id="1536968578">
              <w:marLeft w:val="0"/>
              <w:marRight w:val="0"/>
              <w:marTop w:val="0"/>
              <w:marBottom w:val="0"/>
              <w:divBdr>
                <w:top w:val="none" w:sz="0" w:space="0" w:color="auto"/>
                <w:left w:val="none" w:sz="0" w:space="0" w:color="auto"/>
                <w:bottom w:val="none" w:sz="0" w:space="0" w:color="auto"/>
                <w:right w:val="none" w:sz="0" w:space="0" w:color="auto"/>
              </w:divBdr>
            </w:div>
            <w:div w:id="1435981922">
              <w:marLeft w:val="0"/>
              <w:marRight w:val="0"/>
              <w:marTop w:val="0"/>
              <w:marBottom w:val="0"/>
              <w:divBdr>
                <w:top w:val="none" w:sz="0" w:space="0" w:color="auto"/>
                <w:left w:val="none" w:sz="0" w:space="0" w:color="auto"/>
                <w:bottom w:val="none" w:sz="0" w:space="0" w:color="auto"/>
                <w:right w:val="none" w:sz="0" w:space="0" w:color="auto"/>
              </w:divBdr>
            </w:div>
            <w:div w:id="1031302733">
              <w:marLeft w:val="0"/>
              <w:marRight w:val="0"/>
              <w:marTop w:val="0"/>
              <w:marBottom w:val="0"/>
              <w:divBdr>
                <w:top w:val="none" w:sz="0" w:space="0" w:color="auto"/>
                <w:left w:val="none" w:sz="0" w:space="0" w:color="auto"/>
                <w:bottom w:val="none" w:sz="0" w:space="0" w:color="auto"/>
                <w:right w:val="none" w:sz="0" w:space="0" w:color="auto"/>
              </w:divBdr>
            </w:div>
            <w:div w:id="716930941">
              <w:marLeft w:val="0"/>
              <w:marRight w:val="0"/>
              <w:marTop w:val="0"/>
              <w:marBottom w:val="0"/>
              <w:divBdr>
                <w:top w:val="none" w:sz="0" w:space="0" w:color="auto"/>
                <w:left w:val="none" w:sz="0" w:space="0" w:color="auto"/>
                <w:bottom w:val="none" w:sz="0" w:space="0" w:color="auto"/>
                <w:right w:val="none" w:sz="0" w:space="0" w:color="auto"/>
              </w:divBdr>
            </w:div>
            <w:div w:id="117838478">
              <w:marLeft w:val="0"/>
              <w:marRight w:val="0"/>
              <w:marTop w:val="0"/>
              <w:marBottom w:val="0"/>
              <w:divBdr>
                <w:top w:val="none" w:sz="0" w:space="0" w:color="auto"/>
                <w:left w:val="none" w:sz="0" w:space="0" w:color="auto"/>
                <w:bottom w:val="none" w:sz="0" w:space="0" w:color="auto"/>
                <w:right w:val="none" w:sz="0" w:space="0" w:color="auto"/>
              </w:divBdr>
            </w:div>
            <w:div w:id="1853184162">
              <w:marLeft w:val="0"/>
              <w:marRight w:val="0"/>
              <w:marTop w:val="0"/>
              <w:marBottom w:val="0"/>
              <w:divBdr>
                <w:top w:val="none" w:sz="0" w:space="0" w:color="auto"/>
                <w:left w:val="none" w:sz="0" w:space="0" w:color="auto"/>
                <w:bottom w:val="none" w:sz="0" w:space="0" w:color="auto"/>
                <w:right w:val="none" w:sz="0" w:space="0" w:color="auto"/>
              </w:divBdr>
            </w:div>
            <w:div w:id="18854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96797">
      <w:bodyDiv w:val="1"/>
      <w:marLeft w:val="0"/>
      <w:marRight w:val="0"/>
      <w:marTop w:val="0"/>
      <w:marBottom w:val="0"/>
      <w:divBdr>
        <w:top w:val="none" w:sz="0" w:space="0" w:color="auto"/>
        <w:left w:val="none" w:sz="0" w:space="0" w:color="auto"/>
        <w:bottom w:val="none" w:sz="0" w:space="0" w:color="auto"/>
        <w:right w:val="none" w:sz="0" w:space="0" w:color="auto"/>
      </w:divBdr>
      <w:divsChild>
        <w:div w:id="1764112029">
          <w:marLeft w:val="0"/>
          <w:marRight w:val="0"/>
          <w:marTop w:val="0"/>
          <w:marBottom w:val="0"/>
          <w:divBdr>
            <w:top w:val="none" w:sz="0" w:space="0" w:color="auto"/>
            <w:left w:val="none" w:sz="0" w:space="0" w:color="auto"/>
            <w:bottom w:val="none" w:sz="0" w:space="0" w:color="auto"/>
            <w:right w:val="none" w:sz="0" w:space="0" w:color="auto"/>
          </w:divBdr>
          <w:divsChild>
            <w:div w:id="1135293848">
              <w:marLeft w:val="0"/>
              <w:marRight w:val="0"/>
              <w:marTop w:val="0"/>
              <w:marBottom w:val="0"/>
              <w:divBdr>
                <w:top w:val="none" w:sz="0" w:space="0" w:color="auto"/>
                <w:left w:val="none" w:sz="0" w:space="0" w:color="auto"/>
                <w:bottom w:val="none" w:sz="0" w:space="0" w:color="auto"/>
                <w:right w:val="none" w:sz="0" w:space="0" w:color="auto"/>
              </w:divBdr>
            </w:div>
            <w:div w:id="344673893">
              <w:marLeft w:val="0"/>
              <w:marRight w:val="0"/>
              <w:marTop w:val="0"/>
              <w:marBottom w:val="0"/>
              <w:divBdr>
                <w:top w:val="none" w:sz="0" w:space="0" w:color="auto"/>
                <w:left w:val="none" w:sz="0" w:space="0" w:color="auto"/>
                <w:bottom w:val="none" w:sz="0" w:space="0" w:color="auto"/>
                <w:right w:val="none" w:sz="0" w:space="0" w:color="auto"/>
              </w:divBdr>
            </w:div>
            <w:div w:id="191115803">
              <w:marLeft w:val="0"/>
              <w:marRight w:val="0"/>
              <w:marTop w:val="0"/>
              <w:marBottom w:val="0"/>
              <w:divBdr>
                <w:top w:val="none" w:sz="0" w:space="0" w:color="auto"/>
                <w:left w:val="none" w:sz="0" w:space="0" w:color="auto"/>
                <w:bottom w:val="none" w:sz="0" w:space="0" w:color="auto"/>
                <w:right w:val="none" w:sz="0" w:space="0" w:color="auto"/>
              </w:divBdr>
            </w:div>
            <w:div w:id="1143160939">
              <w:marLeft w:val="0"/>
              <w:marRight w:val="0"/>
              <w:marTop w:val="0"/>
              <w:marBottom w:val="0"/>
              <w:divBdr>
                <w:top w:val="none" w:sz="0" w:space="0" w:color="auto"/>
                <w:left w:val="none" w:sz="0" w:space="0" w:color="auto"/>
                <w:bottom w:val="none" w:sz="0" w:space="0" w:color="auto"/>
                <w:right w:val="none" w:sz="0" w:space="0" w:color="auto"/>
              </w:divBdr>
            </w:div>
            <w:div w:id="1532064909">
              <w:marLeft w:val="0"/>
              <w:marRight w:val="0"/>
              <w:marTop w:val="0"/>
              <w:marBottom w:val="0"/>
              <w:divBdr>
                <w:top w:val="none" w:sz="0" w:space="0" w:color="auto"/>
                <w:left w:val="none" w:sz="0" w:space="0" w:color="auto"/>
                <w:bottom w:val="none" w:sz="0" w:space="0" w:color="auto"/>
                <w:right w:val="none" w:sz="0" w:space="0" w:color="auto"/>
              </w:divBdr>
            </w:div>
            <w:div w:id="13119798">
              <w:marLeft w:val="0"/>
              <w:marRight w:val="0"/>
              <w:marTop w:val="0"/>
              <w:marBottom w:val="0"/>
              <w:divBdr>
                <w:top w:val="none" w:sz="0" w:space="0" w:color="auto"/>
                <w:left w:val="none" w:sz="0" w:space="0" w:color="auto"/>
                <w:bottom w:val="none" w:sz="0" w:space="0" w:color="auto"/>
                <w:right w:val="none" w:sz="0" w:space="0" w:color="auto"/>
              </w:divBdr>
            </w:div>
            <w:div w:id="2095129515">
              <w:marLeft w:val="0"/>
              <w:marRight w:val="0"/>
              <w:marTop w:val="0"/>
              <w:marBottom w:val="0"/>
              <w:divBdr>
                <w:top w:val="none" w:sz="0" w:space="0" w:color="auto"/>
                <w:left w:val="none" w:sz="0" w:space="0" w:color="auto"/>
                <w:bottom w:val="none" w:sz="0" w:space="0" w:color="auto"/>
                <w:right w:val="none" w:sz="0" w:space="0" w:color="auto"/>
              </w:divBdr>
            </w:div>
            <w:div w:id="1944072630">
              <w:marLeft w:val="0"/>
              <w:marRight w:val="0"/>
              <w:marTop w:val="0"/>
              <w:marBottom w:val="0"/>
              <w:divBdr>
                <w:top w:val="none" w:sz="0" w:space="0" w:color="auto"/>
                <w:left w:val="none" w:sz="0" w:space="0" w:color="auto"/>
                <w:bottom w:val="none" w:sz="0" w:space="0" w:color="auto"/>
                <w:right w:val="none" w:sz="0" w:space="0" w:color="auto"/>
              </w:divBdr>
            </w:div>
            <w:div w:id="46997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eveloper.cdn.mozilla.net/de/docs/Web/API/DOMHighResTimeStamp" TargetMode="External"/><Relationship Id="rId34" Type="http://schemas.openxmlformats.org/officeDocument/2006/relationships/image" Target="media/image21.PNG"/><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diagramQuickStyle" Target="diagrams/quickStyle1.xml"/><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1</TotalTime>
  <Pages>32</Pages>
  <Words>25108</Words>
  <Characters>143120</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829</cp:revision>
  <cp:lastPrinted>2020-08-21T20:56:00Z</cp:lastPrinted>
  <dcterms:created xsi:type="dcterms:W3CDTF">2020-08-09T22:35:00Z</dcterms:created>
  <dcterms:modified xsi:type="dcterms:W3CDTF">2020-08-22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